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What is learned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38F15356" w14:textId="1BACA846" w:rsidR="002429AA" w:rsidRPr="002429AA" w:rsidRDefault="00375C7F">
          <w:pPr>
            <w:pStyle w:val="TOC2"/>
            <w:tabs>
              <w:tab w:val="right" w:leader="dot" w:pos="9350"/>
            </w:tabs>
            <w:rPr>
              <w:rFonts w:eastAsiaTheme="minorEastAsia"/>
              <w:noProof/>
              <w:sz w:val="18"/>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6406394" w:history="1">
            <w:r w:rsidR="002429AA" w:rsidRPr="002429AA">
              <w:rPr>
                <w:rStyle w:val="Hyperlink"/>
                <w:rFonts w:ascii="Arial" w:hAnsi="Arial" w:cs="Arial"/>
                <w:b/>
                <w:noProof/>
                <w:sz w:val="18"/>
              </w:rPr>
              <w:t>Introduct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4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w:t>
            </w:r>
            <w:r w:rsidR="002429AA" w:rsidRPr="002429AA">
              <w:rPr>
                <w:noProof/>
                <w:webHidden/>
                <w:sz w:val="18"/>
              </w:rPr>
              <w:fldChar w:fldCharType="end"/>
            </w:r>
          </w:hyperlink>
        </w:p>
        <w:p w14:paraId="1D16D313" w14:textId="2FA94F3E" w:rsidR="002429AA" w:rsidRPr="002429AA" w:rsidRDefault="00FE7CBA">
          <w:pPr>
            <w:pStyle w:val="TOC1"/>
            <w:tabs>
              <w:tab w:val="right" w:leader="dot" w:pos="9350"/>
            </w:tabs>
            <w:rPr>
              <w:rFonts w:eastAsiaTheme="minorEastAsia"/>
              <w:noProof/>
              <w:sz w:val="18"/>
            </w:rPr>
          </w:pPr>
          <w:hyperlink w:anchor="_Toc46406395" w:history="1">
            <w:r w:rsidR="002429AA" w:rsidRPr="002429AA">
              <w:rPr>
                <w:rStyle w:val="Hyperlink"/>
                <w:rFonts w:ascii="Arial" w:hAnsi="Arial" w:cs="Arial"/>
                <w:b/>
                <w:noProof/>
                <w:sz w:val="18"/>
              </w:rPr>
              <w:t>Experiment 1</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5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2</w:t>
            </w:r>
            <w:r w:rsidR="002429AA" w:rsidRPr="002429AA">
              <w:rPr>
                <w:noProof/>
                <w:webHidden/>
                <w:sz w:val="18"/>
              </w:rPr>
              <w:fldChar w:fldCharType="end"/>
            </w:r>
          </w:hyperlink>
        </w:p>
        <w:p w14:paraId="0FAC48A9" w14:textId="6A7E3EC2" w:rsidR="002429AA" w:rsidRPr="002429AA" w:rsidRDefault="00FE7CBA">
          <w:pPr>
            <w:pStyle w:val="TOC2"/>
            <w:tabs>
              <w:tab w:val="right" w:leader="dot" w:pos="9350"/>
            </w:tabs>
            <w:rPr>
              <w:rFonts w:eastAsiaTheme="minorEastAsia"/>
              <w:noProof/>
              <w:sz w:val="18"/>
            </w:rPr>
          </w:pPr>
          <w:hyperlink w:anchor="_Toc46406396" w:history="1">
            <w:r w:rsidR="002429AA" w:rsidRPr="002429AA">
              <w:rPr>
                <w:rStyle w:val="Hyperlink"/>
                <w:rFonts w:ascii="Arial" w:hAnsi="Arial" w:cs="Arial"/>
                <w:b/>
                <w:noProof/>
                <w:sz w:val="18"/>
              </w:rPr>
              <w:t>Method</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6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2</w:t>
            </w:r>
            <w:r w:rsidR="002429AA" w:rsidRPr="002429AA">
              <w:rPr>
                <w:noProof/>
                <w:webHidden/>
                <w:sz w:val="18"/>
              </w:rPr>
              <w:fldChar w:fldCharType="end"/>
            </w:r>
          </w:hyperlink>
        </w:p>
        <w:p w14:paraId="5F6C3D2E" w14:textId="78A0B0F6" w:rsidR="002429AA" w:rsidRPr="002429AA" w:rsidRDefault="00FE7CBA">
          <w:pPr>
            <w:pStyle w:val="TOC2"/>
            <w:tabs>
              <w:tab w:val="right" w:leader="dot" w:pos="9350"/>
            </w:tabs>
            <w:rPr>
              <w:rFonts w:eastAsiaTheme="minorEastAsia"/>
              <w:noProof/>
              <w:sz w:val="18"/>
            </w:rPr>
          </w:pPr>
          <w:hyperlink w:anchor="_Toc46406397" w:history="1">
            <w:r w:rsidR="002429AA" w:rsidRPr="002429AA">
              <w:rPr>
                <w:rStyle w:val="Hyperlink"/>
                <w:rFonts w:ascii="Arial" w:hAnsi="Arial" w:cs="Arial"/>
                <w:b/>
                <w:noProof/>
                <w:sz w:val="18"/>
              </w:rPr>
              <w:t>Result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7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3</w:t>
            </w:r>
            <w:r w:rsidR="002429AA" w:rsidRPr="002429AA">
              <w:rPr>
                <w:noProof/>
                <w:webHidden/>
                <w:sz w:val="18"/>
              </w:rPr>
              <w:fldChar w:fldCharType="end"/>
            </w:r>
          </w:hyperlink>
        </w:p>
        <w:p w14:paraId="5673F9FB" w14:textId="03829E88" w:rsidR="002429AA" w:rsidRPr="002429AA" w:rsidRDefault="00FE7CBA">
          <w:pPr>
            <w:pStyle w:val="TOC2"/>
            <w:tabs>
              <w:tab w:val="right" w:leader="dot" w:pos="9350"/>
            </w:tabs>
            <w:rPr>
              <w:rFonts w:eastAsiaTheme="minorEastAsia"/>
              <w:noProof/>
              <w:sz w:val="18"/>
            </w:rPr>
          </w:pPr>
          <w:hyperlink w:anchor="_Toc46406398" w:history="1">
            <w:r w:rsidR="002429AA" w:rsidRPr="002429AA">
              <w:rPr>
                <w:rStyle w:val="Hyperlink"/>
                <w:rFonts w:ascii="Arial" w:hAnsi="Arial" w:cs="Arial"/>
                <w:b/>
                <w:noProof/>
                <w:sz w:val="18"/>
              </w:rPr>
              <w:t>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8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7</w:t>
            </w:r>
            <w:r w:rsidR="002429AA" w:rsidRPr="002429AA">
              <w:rPr>
                <w:noProof/>
                <w:webHidden/>
                <w:sz w:val="18"/>
              </w:rPr>
              <w:fldChar w:fldCharType="end"/>
            </w:r>
          </w:hyperlink>
        </w:p>
        <w:p w14:paraId="3A49FE15" w14:textId="4952A867" w:rsidR="002429AA" w:rsidRPr="002429AA" w:rsidRDefault="00FE7CBA">
          <w:pPr>
            <w:pStyle w:val="TOC1"/>
            <w:tabs>
              <w:tab w:val="right" w:leader="dot" w:pos="9350"/>
            </w:tabs>
            <w:rPr>
              <w:rFonts w:eastAsiaTheme="minorEastAsia"/>
              <w:noProof/>
              <w:sz w:val="18"/>
            </w:rPr>
          </w:pPr>
          <w:hyperlink w:anchor="_Toc46406399" w:history="1">
            <w:r w:rsidR="002429AA" w:rsidRPr="002429AA">
              <w:rPr>
                <w:rStyle w:val="Hyperlink"/>
                <w:rFonts w:ascii="Arial" w:hAnsi="Arial" w:cs="Arial"/>
                <w:b/>
                <w:noProof/>
                <w:sz w:val="18"/>
              </w:rPr>
              <w:t>Experiment 2</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399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43A534AF" w14:textId="5E1F32B9" w:rsidR="002429AA" w:rsidRPr="002429AA" w:rsidRDefault="00FE7CBA">
          <w:pPr>
            <w:pStyle w:val="TOC2"/>
            <w:tabs>
              <w:tab w:val="right" w:leader="dot" w:pos="9350"/>
            </w:tabs>
            <w:rPr>
              <w:rFonts w:eastAsiaTheme="minorEastAsia"/>
              <w:noProof/>
              <w:sz w:val="18"/>
            </w:rPr>
          </w:pPr>
          <w:hyperlink w:anchor="_Toc46406400" w:history="1">
            <w:r w:rsidR="002429AA" w:rsidRPr="002429AA">
              <w:rPr>
                <w:rStyle w:val="Hyperlink"/>
                <w:rFonts w:ascii="Arial" w:hAnsi="Arial" w:cs="Arial"/>
                <w:b/>
                <w:noProof/>
                <w:sz w:val="18"/>
              </w:rPr>
              <w:t>Method</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0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33E2FB3C" w14:textId="46DDFC9A" w:rsidR="002429AA" w:rsidRPr="002429AA" w:rsidRDefault="00FE7CBA">
          <w:pPr>
            <w:pStyle w:val="TOC2"/>
            <w:tabs>
              <w:tab w:val="right" w:leader="dot" w:pos="9350"/>
            </w:tabs>
            <w:rPr>
              <w:rFonts w:eastAsiaTheme="minorEastAsia"/>
              <w:noProof/>
              <w:sz w:val="18"/>
            </w:rPr>
          </w:pPr>
          <w:hyperlink w:anchor="_Toc46406401" w:history="1">
            <w:r w:rsidR="002429AA" w:rsidRPr="002429AA">
              <w:rPr>
                <w:rStyle w:val="Hyperlink"/>
                <w:rFonts w:ascii="Arial" w:hAnsi="Arial" w:cs="Arial"/>
                <w:b/>
                <w:noProof/>
                <w:sz w:val="18"/>
              </w:rPr>
              <w:t>Result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1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8</w:t>
            </w:r>
            <w:r w:rsidR="002429AA" w:rsidRPr="002429AA">
              <w:rPr>
                <w:noProof/>
                <w:webHidden/>
                <w:sz w:val="18"/>
              </w:rPr>
              <w:fldChar w:fldCharType="end"/>
            </w:r>
          </w:hyperlink>
        </w:p>
        <w:p w14:paraId="25CD0896" w14:textId="0EBF4ED9" w:rsidR="002429AA" w:rsidRPr="002429AA" w:rsidRDefault="00FE7CBA">
          <w:pPr>
            <w:pStyle w:val="TOC2"/>
            <w:tabs>
              <w:tab w:val="right" w:leader="dot" w:pos="9350"/>
            </w:tabs>
            <w:rPr>
              <w:rFonts w:eastAsiaTheme="minorEastAsia"/>
              <w:noProof/>
              <w:sz w:val="18"/>
            </w:rPr>
          </w:pPr>
          <w:hyperlink w:anchor="_Toc46406402" w:history="1">
            <w:r w:rsidR="002429AA" w:rsidRPr="002429AA">
              <w:rPr>
                <w:rStyle w:val="Hyperlink"/>
                <w:rFonts w:ascii="Arial" w:hAnsi="Arial" w:cs="Arial"/>
                <w:b/>
                <w:noProof/>
                <w:sz w:val="18"/>
              </w:rPr>
              <w:t>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2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45CF2986" w14:textId="00F1111B" w:rsidR="002429AA" w:rsidRPr="002429AA" w:rsidRDefault="00FE7CBA">
          <w:pPr>
            <w:pStyle w:val="TOC1"/>
            <w:tabs>
              <w:tab w:val="right" w:leader="dot" w:pos="9350"/>
            </w:tabs>
            <w:rPr>
              <w:rFonts w:eastAsiaTheme="minorEastAsia"/>
              <w:noProof/>
              <w:sz w:val="18"/>
            </w:rPr>
          </w:pPr>
          <w:hyperlink w:anchor="_Toc46406403" w:history="1">
            <w:r w:rsidR="002429AA" w:rsidRPr="002429AA">
              <w:rPr>
                <w:rStyle w:val="Hyperlink"/>
                <w:rFonts w:ascii="Arial" w:hAnsi="Arial" w:cs="Arial"/>
                <w:b/>
                <w:noProof/>
                <w:sz w:val="18"/>
              </w:rPr>
              <w:t>General Discus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3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3778DB03" w14:textId="5F7AB231" w:rsidR="002429AA" w:rsidRPr="002429AA" w:rsidRDefault="00FE7CBA">
          <w:pPr>
            <w:pStyle w:val="TOC1"/>
            <w:tabs>
              <w:tab w:val="right" w:leader="dot" w:pos="9350"/>
            </w:tabs>
            <w:rPr>
              <w:rFonts w:eastAsiaTheme="minorEastAsia"/>
              <w:noProof/>
              <w:sz w:val="18"/>
            </w:rPr>
          </w:pPr>
          <w:hyperlink w:anchor="_Toc46406404" w:history="1">
            <w:r w:rsidR="002429AA" w:rsidRPr="002429AA">
              <w:rPr>
                <w:rStyle w:val="Hyperlink"/>
                <w:rFonts w:ascii="Arial" w:hAnsi="Arial" w:cs="Arial"/>
                <w:b/>
                <w:noProof/>
                <w:sz w:val="18"/>
              </w:rPr>
              <w:t>Conclusion</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4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3276DA0F" w14:textId="19BF549A" w:rsidR="002429AA" w:rsidRPr="002429AA" w:rsidRDefault="00FE7CBA">
          <w:pPr>
            <w:pStyle w:val="TOC1"/>
            <w:tabs>
              <w:tab w:val="right" w:leader="dot" w:pos="9350"/>
            </w:tabs>
            <w:rPr>
              <w:rFonts w:eastAsiaTheme="minorEastAsia"/>
              <w:noProof/>
              <w:sz w:val="18"/>
            </w:rPr>
          </w:pPr>
          <w:hyperlink w:anchor="_Toc46406405" w:history="1">
            <w:r w:rsidR="002429AA" w:rsidRPr="002429AA">
              <w:rPr>
                <w:rStyle w:val="Hyperlink"/>
                <w:rFonts w:ascii="Arial" w:hAnsi="Arial" w:cs="Arial"/>
                <w:b/>
                <w:noProof/>
                <w:sz w:val="18"/>
              </w:rPr>
              <w:t>Reference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5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1</w:t>
            </w:r>
            <w:r w:rsidR="002429AA" w:rsidRPr="002429AA">
              <w:rPr>
                <w:noProof/>
                <w:webHidden/>
                <w:sz w:val="18"/>
              </w:rPr>
              <w:fldChar w:fldCharType="end"/>
            </w:r>
          </w:hyperlink>
        </w:p>
        <w:p w14:paraId="14982E5E" w14:textId="668C9FEC" w:rsidR="002429AA" w:rsidRPr="002429AA" w:rsidRDefault="00FE7CBA">
          <w:pPr>
            <w:pStyle w:val="TOC1"/>
            <w:tabs>
              <w:tab w:val="right" w:leader="dot" w:pos="9350"/>
            </w:tabs>
            <w:rPr>
              <w:rFonts w:eastAsiaTheme="minorEastAsia"/>
              <w:noProof/>
              <w:sz w:val="18"/>
            </w:rPr>
          </w:pPr>
          <w:hyperlink w:anchor="_Toc46406406" w:history="1">
            <w:r w:rsidR="002429AA" w:rsidRPr="002429AA">
              <w:rPr>
                <w:rStyle w:val="Hyperlink"/>
                <w:rFonts w:ascii="Arial" w:hAnsi="Arial" w:cs="Arial"/>
                <w:b/>
                <w:noProof/>
                <w:sz w:val="18"/>
              </w:rPr>
              <w:t>Supplementary Material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6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2D37997A" w14:textId="68EDD026" w:rsidR="002429AA" w:rsidRPr="002429AA" w:rsidRDefault="00FE7CBA">
          <w:pPr>
            <w:pStyle w:val="TOC2"/>
            <w:tabs>
              <w:tab w:val="right" w:leader="dot" w:pos="9350"/>
            </w:tabs>
            <w:rPr>
              <w:rFonts w:eastAsiaTheme="minorEastAsia"/>
              <w:noProof/>
              <w:sz w:val="18"/>
            </w:rPr>
          </w:pPr>
          <w:hyperlink w:anchor="_Toc46406407" w:history="1">
            <w:r w:rsidR="002429AA" w:rsidRPr="002429AA">
              <w:rPr>
                <w:rStyle w:val="Hyperlink"/>
                <w:rFonts w:ascii="Arial" w:hAnsi="Arial" w:cs="Arial"/>
                <w:b/>
                <w:noProof/>
                <w:sz w:val="18"/>
              </w:rPr>
              <w:t>Stimuli</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7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4907A22E" w14:textId="576E6589" w:rsidR="002429AA" w:rsidRDefault="00FE7CBA">
          <w:pPr>
            <w:pStyle w:val="TOC2"/>
            <w:tabs>
              <w:tab w:val="right" w:leader="dot" w:pos="9350"/>
            </w:tabs>
            <w:rPr>
              <w:rFonts w:eastAsiaTheme="minorEastAsia"/>
              <w:noProof/>
            </w:rPr>
          </w:pPr>
          <w:hyperlink w:anchor="_Toc46406408" w:history="1">
            <w:r w:rsidR="002429AA" w:rsidRPr="002429AA">
              <w:rPr>
                <w:rStyle w:val="Hyperlink"/>
                <w:rFonts w:ascii="Arial" w:hAnsi="Arial" w:cs="Arial"/>
                <w:b/>
                <w:noProof/>
                <w:sz w:val="18"/>
              </w:rPr>
              <w:t>Supplementary Figures, Tables</w:t>
            </w:r>
            <w:r w:rsidR="002429AA" w:rsidRPr="002429AA">
              <w:rPr>
                <w:noProof/>
                <w:webHidden/>
                <w:sz w:val="18"/>
              </w:rPr>
              <w:tab/>
            </w:r>
            <w:r w:rsidR="002429AA" w:rsidRPr="002429AA">
              <w:rPr>
                <w:noProof/>
                <w:webHidden/>
                <w:sz w:val="18"/>
              </w:rPr>
              <w:fldChar w:fldCharType="begin"/>
            </w:r>
            <w:r w:rsidR="002429AA" w:rsidRPr="002429AA">
              <w:rPr>
                <w:noProof/>
                <w:webHidden/>
                <w:sz w:val="18"/>
              </w:rPr>
              <w:instrText xml:space="preserve"> PAGEREF _Toc46406408 \h </w:instrText>
            </w:r>
            <w:r w:rsidR="002429AA" w:rsidRPr="002429AA">
              <w:rPr>
                <w:noProof/>
                <w:webHidden/>
                <w:sz w:val="18"/>
              </w:rPr>
            </w:r>
            <w:r w:rsidR="002429AA" w:rsidRPr="002429AA">
              <w:rPr>
                <w:noProof/>
                <w:webHidden/>
                <w:sz w:val="18"/>
              </w:rPr>
              <w:fldChar w:fldCharType="separate"/>
            </w:r>
            <w:r w:rsidR="002429AA" w:rsidRPr="002429AA">
              <w:rPr>
                <w:noProof/>
                <w:webHidden/>
                <w:sz w:val="18"/>
              </w:rPr>
              <w:t>12</w:t>
            </w:r>
            <w:r w:rsidR="002429AA" w:rsidRPr="002429AA">
              <w:rPr>
                <w:noProof/>
                <w:webHidden/>
                <w:sz w:val="18"/>
              </w:rPr>
              <w:fldChar w:fldCharType="end"/>
            </w:r>
          </w:hyperlink>
        </w:p>
        <w:p w14:paraId="512756F1" w14:textId="18D4DB64"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6406394"/>
      <w:r>
        <w:rPr>
          <w:rFonts w:ascii="Arial" w:hAnsi="Arial" w:cs="Arial"/>
          <w:b/>
          <w:color w:val="auto"/>
        </w:rPr>
        <w:t>Abstract</w:t>
      </w:r>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r w:rsidRPr="00DD26DA">
        <w:rPr>
          <w:rFonts w:ascii="Arial" w:hAnsi="Arial" w:cs="Arial"/>
          <w:b/>
          <w:color w:val="auto"/>
        </w:rPr>
        <w:t>Introduction</w:t>
      </w:r>
      <w:bookmarkEnd w:id="0"/>
    </w:p>
    <w:p w14:paraId="2CB69197" w14:textId="4C4092CC" w:rsidR="00375C7F" w:rsidRPr="00DD26DA" w:rsidRDefault="001E09C4" w:rsidP="001E09C4">
      <w:pPr>
        <w:spacing w:line="240" w:lineRule="auto"/>
        <w:jc w:val="both"/>
        <w:rPr>
          <w:rFonts w:ascii="Arial" w:hAnsi="Arial" w:cs="Arial"/>
        </w:rPr>
      </w:pPr>
      <w:r w:rsidRPr="00DD26DA">
        <w:rPr>
          <w:rFonts w:ascii="Arial" w:hAnsi="Arial" w:cs="Arial"/>
        </w:rPr>
        <w:t xml:space="preserve">Statistical learning (SL) is one mechanism by which the brain is able to parse continuous streams of sensory information, based on simple statistical features alone. SL paradigms have shown the brain to be surprisingly effective at detecting statistical regularities in highly impoverished or artificial inputs, leading to a discrimination of meaningful boundaries where previously none were discernable. </w:t>
      </w:r>
      <w:r w:rsidRPr="00DD26DA">
        <w:rPr>
          <w:rFonts w:ascii="Arial" w:hAnsi="Arial" w:cs="Arial"/>
        </w:rPr>
        <w:fldChar w:fldCharType="begin" w:fldLock="1"/>
      </w:r>
      <w:r w:rsidR="00FE7CBA">
        <w:rPr>
          <w:rFonts w:ascii="Arial" w:hAnsi="Arial" w:cs="Arial"/>
        </w:rPr>
        <w:instrText>ADDIN CSL_CITATION {"citationItems":[{"id":"ITEM-1","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1","issue":"2","issued":{"date-parts":[["2009","11","1"]]},"page":"244-247","publisher":"Elsevier","title":"Learning in reverse: Eight-month-old infants track backward transitional probabilities","type":"article-journal","volume":"113"},"uris":["http://www.mendeley.com/documents/?uuid=38527305-2526-3af1-8636-c2c01a206fa7"]},{"id":"ITEM-2","itemData":{"abstract":"A recent report demonstrated that 8-month-olds can seg- ment a continuous stream of speech syllables, containing no acoustic or prosodic cues to word boundaries, into wordlike units after only 2 min of listening experience (Saffran, Aslin, &amp; Newport, 1996). Thus, a powerful learning mechanism capable of extracting statistical informa- tion from fluent speech is available early in development. The present study extends these results by documenting the particular type of statis- tical computation—transitional (conditional) probability—used by infants to solve this word-segmentation task. An artificial language corpus, consisting of a continuous stream of trisyllabic nonsense words, was presented to 8-month-olds for 3 min. A postfamiliarization test compared the infants’ responses to words versus part-words (tri-syllabic sequences spanning word boundaries). The corpus was con- structed so that test words and part-words were matched in frequency, but differed in their transitional probabilities. Infants showed reliable discrimination of words from part-words, thereby demonstrating rapid segmentation of continuous speech into words on the basis of transitional probabilities of syllable pairs.","author":[{"dropping-particle":"","family":"Richard N. Aslin","given":"","non-dropping-particle":"","parse-names":false,"suffix":""},{"dropping-particle":"","family":"Saffran","given":"Jenny R.","non-dropping-particle":"","parse-names":false,"suffix":""},{"dropping-particle":"","family":"Newport","given":"Elissa L.","non-dropping-particle":"","parse-names":false,"suffix":""}],"container-title":"Psychological Science","id":"ITEM-2","issue":"4","issued":{"date-parts":[["1998"]]},"page":"321-324","title":"Computation of Conditional Probabilities by Infants","type":"article-journal","volume":"9"},"uris":["http://www.mendeley.com/documents/?uuid=cef84411-1eb0-365d-8ee0-86e498d28a2c"]},{"id":"ITEM-3","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3","issue":"4","issued":{"date-parts":[["2005"]]},"page":"552-564","publisher":"US: American Psychological Association","title":"The Automaticity of Visual Statistical Learning","type":"article-journal","volume":"134"},"uris":["http://www.mendeley.com/documents/?uuid=720ffade-28b0-350b-98e9-d1b3f7db7483"]},{"id":"ITEM-4","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4","issue":"10","issued":{"date-parts":[["2008"]]},"page":"1934-1945","title":"Neural Evidence of Statistical Learning: Efficient Detection of Visual Regularities Without Awareness","type":"article-journal","volume":"21"},"uris":["http://www.mendeley.com/documents/?uuid=aa1609c8-1a4b-391e-a464-3dfbe910447d"]}],"mendeley":{"formattedCitation":"(Pelucchi, Hay, and Saffran 2009; Richard N. Aslin, Saffran, and Newport 1998; Turk-Browne, Jungé, and Scholl 2005; Turk-Browne et al. 2008)","plainTextFormattedCitation":"(Pelucchi, Hay, and Saffran 2009; Richard N. Aslin, Saffran, and Newport 1998; Turk-Browne, Jungé, and Scholl 2005; Turk-Browne et al. 2008)","previouslyFormattedCitation":"&lt;sup&gt;1–4&lt;/sup&gt;"},"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Pelucchi, Hay, and Saffran 2009; Richard N. Aslin, Saffran, and Newport 1998; Turk-Browne, Jungé, and Scholl 2005; Turk-Browne et al. 2008)</w:t>
      </w:r>
      <w:r w:rsidRPr="00DD26DA">
        <w:rPr>
          <w:rFonts w:ascii="Arial" w:hAnsi="Arial" w:cs="Arial"/>
        </w:rPr>
        <w:fldChar w:fldCharType="end"/>
      </w:r>
      <w:r w:rsidRPr="00DD26DA">
        <w:rPr>
          <w:rFonts w:ascii="Arial" w:hAnsi="Arial" w:cs="Arial"/>
        </w:rPr>
        <w:t xml:space="preserve"> </w:t>
      </w:r>
    </w:p>
    <w:p w14:paraId="72FC06B9"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Statistical learning is canonically measured using an explicit word discrimination task after exposure to the continuous speech stream. </w:t>
      </w:r>
    </w:p>
    <w:p w14:paraId="499AE23D" w14:textId="67869B9F"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implicitly-acquired knowledge of the statistical regularity of reoccurring syllables. </w:t>
      </w:r>
      <w:r w:rsidR="006C6E06" w:rsidRPr="00EA639F">
        <w:rPr>
          <w:rFonts w:ascii="Arial" w:hAnsi="Arial" w:cs="Arial"/>
        </w:rPr>
        <w:t xml:space="preserve">In a visual statistical learning task, Turk-Browne and colleagues found a graded reaction time (RT) effect to targets as a function of position in the underlying triplets. </w:t>
      </w:r>
      <w:r w:rsidR="007F2275" w:rsidRPr="00EA639F">
        <w:rPr>
          <w:rFonts w:ascii="Arial" w:hAnsi="Arial" w:cs="Arial"/>
        </w:rPr>
        <w:fldChar w:fldCharType="begin" w:fldLock="1"/>
      </w:r>
      <w:r w:rsidR="00FE7C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lt;sup&gt;3&lt;/sup&gt;"},"properties":{"noteIndex":0},"schema":"https://github.com/citation-style-language/schema/raw/master/csl-citation.json"}</w:instrText>
      </w:r>
      <w:r w:rsidR="007F2275" w:rsidRPr="00EA639F">
        <w:rPr>
          <w:rFonts w:ascii="Arial" w:hAnsi="Arial" w:cs="Arial"/>
        </w:rPr>
        <w:fldChar w:fldCharType="separate"/>
      </w:r>
      <w:r w:rsidR="00FE7CBA" w:rsidRPr="00FE7CBA">
        <w:rPr>
          <w:rFonts w:ascii="Arial" w:hAnsi="Arial" w:cs="Arial"/>
          <w:noProof/>
        </w:rPr>
        <w:t>(Turk-Browne, Jungé, and Scholl 2005)</w:t>
      </w:r>
      <w:r w:rsidR="007F2275" w:rsidRPr="00EA639F">
        <w:rPr>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6C6E06" w:rsidRPr="00EA639F">
        <w:rPr>
          <w:rFonts w:ascii="Arial" w:hAnsi="Arial" w:cs="Arial"/>
        </w:rPr>
        <w:fldChar w:fldCharType="begin" w:fldLock="1"/>
      </w:r>
      <w:r w:rsidR="00FE7CBA">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Reber, and Paller 2015; Batterink and Paller 2017)","plainTextFormattedCitation":"(Batterink et al. 2015; Batterink, Reber, and Paller 2015; Batterink and Paller 2017)","previouslyFormattedCitation":"&lt;sup&gt;5–7&lt;/sup&gt;"},"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et al. 2015; Batterink, Reber, and Paller 2015; Batterink and Paller 2017)</w:t>
      </w:r>
      <w:r w:rsidR="006C6E06" w:rsidRPr="00EA639F">
        <w:rPr>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6C6E06" w:rsidRPr="00EA639F">
        <w:rPr>
          <w:rFonts w:ascii="Arial" w:hAnsi="Arial" w:cs="Arial"/>
        </w:rPr>
        <w:fldChar w:fldCharType="begin" w:fldLock="1"/>
      </w:r>
      <w:r w:rsidR="00FE7CBA">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lt;sup&gt;8&lt;/sup&gt;"},"properties":{"noteIndex":0},"schema":"https://github.com/citation-style-language/schema/raw/master/csl-citation.json"}</w:instrText>
      </w:r>
      <w:r w:rsidR="006C6E06" w:rsidRPr="00EA639F">
        <w:rPr>
          <w:rFonts w:ascii="Arial" w:hAnsi="Arial" w:cs="Arial"/>
        </w:rPr>
        <w:fldChar w:fldCharType="separate"/>
      </w:r>
      <w:r w:rsidR="00FE7CBA" w:rsidRPr="00FE7CBA">
        <w:rPr>
          <w:rFonts w:ascii="Arial" w:hAnsi="Arial" w:cs="Arial"/>
          <w:noProof/>
        </w:rPr>
        <w:t>(Batterink 2017)</w:t>
      </w:r>
      <w:r w:rsidR="006C6E06" w:rsidRPr="00EA639F">
        <w:rPr>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lastRenderedPageBreak/>
        <w:t xml:space="preserve">These tests are standard for measuring implicit learning, yet comparatively few studies have examined the relationship between these measures. Is performance on different SL tasks correlated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0DD23D0F" w:rsidR="007F2275" w:rsidRPr="00DD26DA" w:rsidRDefault="007F2275" w:rsidP="001E09C4">
      <w:pPr>
        <w:spacing w:line="240" w:lineRule="auto"/>
        <w:jc w:val="both"/>
        <w:rPr>
          <w:rFonts w:ascii="Arial" w:hAnsi="Arial" w:cs="Arial"/>
        </w:rPr>
      </w:pPr>
      <w:r>
        <w:rPr>
          <w:rFonts w:ascii="Arial" w:hAnsi="Arial" w:cs="Arial"/>
        </w:rPr>
        <w:t xml:space="preserve">% Discuss </w:t>
      </w:r>
      <w:r>
        <w:rPr>
          <w:rFonts w:ascii="Arial" w:hAnsi="Arial" w:cs="Arial"/>
        </w:rPr>
        <w:fldChar w:fldCharType="begin" w:fldLock="1"/>
      </w:r>
      <w:r w:rsidR="00FE7CBA">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2","issued":{"date-parts":[["2015","5","1"]]},"page":"105-120","publisher":"Academic Press","title":"Statistical learning as an individual ability: Theoretical perspectives and empirical evidence","type":"article-journal","volume":"81"},"uris":["http://www.mendeley.com/documents/?uuid=8af4834c-2662-36f2-9c26-20e6e1bc9946"]},{"id":"ITEM-3","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3","issue":"2","issued":{"date-parts":[["2017","4"]]},"page":"418-432","publisher":"Springer US","title":"Measuring individual differences in statistical learning: Current pitfalls and possible solutions","type":"article-journal","volume":"49"},"uris":["http://www.mendeley.com/documents/?uuid=0f75494c-29a2-3aaf-b679-a09575119637"]},{"id":"ITEM-4","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4","issue":"1711","issued":{"date-parts":[["2017","1","5"]]},"page":"20160047","publisher":"The Royal Society","title":"The long road of statistical learning research: past, present and future.","type":"article-journal","volume":"372"},"uris":["http://www.mendeley.com/documents/?uuid=e6b3347b-773d-4d5e-81cc-5ca175a850a0"]},{"id":"ITEM-5","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5","issue":"3","issued":{"date-parts":[["2015","3","1"]]},"page":"117-125","publisher":"Elsevier Current Trends","title":"Domain generality versus modality specificity: the paradox of statistical learning","type":"article-journal","volume":"19"},"uris":["http://www.mendeley.com/documents/?uuid=194e0426-5d04-3f20-9a18-efb5d68769ff"]}],"mendeley":{"formattedCitation":"(Siegelman et al. 2018; Siegelman and Frost 2015; Siegelman, Bogaerts, and Frost 2017; Armstrong, Frost, and Christiansen 2017; Frost et al. 2015)","plainTextFormattedCitation":"(Siegelman et al. 2018; Siegelman and Frost 2015; Siegelman, Bogaerts, and Frost 2017; Armstrong, Frost, and Christiansen 2017; Frost et al. 2015)","previouslyFormattedCitation":"&lt;sup&gt;9–13&lt;/sup&gt;"},"properties":{"noteIndex":0},"schema":"https://github.com/citation-style-language/schema/raw/master/csl-citation.json"}</w:instrText>
      </w:r>
      <w:r>
        <w:rPr>
          <w:rFonts w:ascii="Arial" w:hAnsi="Arial" w:cs="Arial"/>
        </w:rPr>
        <w:fldChar w:fldCharType="separate"/>
      </w:r>
      <w:r w:rsidR="00FE7CBA" w:rsidRPr="00FE7CBA">
        <w:rPr>
          <w:rFonts w:ascii="Arial" w:hAnsi="Arial" w:cs="Arial"/>
          <w:noProof/>
        </w:rPr>
        <w:t>(Siegelman et al. 2018; Siegelman and Frost 2015; Siegelman, Bogaerts, and Frost 2017; Armstrong, Frost, and Christiansen 2017; Frost et al. 2015)</w:t>
      </w:r>
      <w:r>
        <w:rPr>
          <w:rFonts w:ascii="Arial" w:hAnsi="Arial" w:cs="Arial"/>
        </w:rPr>
        <w:fldChar w:fldCharType="end"/>
      </w:r>
    </w:p>
    <w:p w14:paraId="6B83FE70" w14:textId="37D742DC"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offline pseudoword recognition task. (Thus, a replication of </w:t>
      </w:r>
      <w:r w:rsidRPr="00DD26DA">
        <w:rPr>
          <w:rFonts w:ascii="Arial" w:hAnsi="Arial" w:cs="Arial"/>
        </w:rPr>
        <w:fldChar w:fldCharType="begin" w:fldLock="1"/>
      </w:r>
      <w:r w:rsidR="00FE7CBA">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lt;sup&gt;8&lt;/sup&gt;"},"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Batterink 2017)</w:t>
      </w:r>
      <w:r w:rsidRPr="00DD26DA">
        <w:rPr>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1" w:name="_Toc46406395"/>
      <w:r w:rsidRPr="00DD26DA">
        <w:rPr>
          <w:rFonts w:ascii="Arial" w:hAnsi="Arial" w:cs="Arial"/>
          <w:b/>
          <w:color w:val="auto"/>
        </w:rPr>
        <w:t>Experiment 1</w:t>
      </w:r>
      <w:bookmarkEnd w:id="1"/>
    </w:p>
    <w:p w14:paraId="3FC7D35A" w14:textId="77777777" w:rsidR="006C2E86" w:rsidRPr="00DD26DA" w:rsidRDefault="00375C7F" w:rsidP="00375C7F">
      <w:pPr>
        <w:pStyle w:val="Heading2"/>
        <w:rPr>
          <w:rFonts w:ascii="Arial" w:hAnsi="Arial" w:cs="Arial"/>
          <w:b/>
          <w:color w:val="auto"/>
        </w:rPr>
      </w:pPr>
      <w:bookmarkStart w:id="2" w:name="_Toc46406396"/>
      <w:r w:rsidRPr="00DD26DA">
        <w:rPr>
          <w:rFonts w:ascii="Arial" w:hAnsi="Arial" w:cs="Arial"/>
          <w:b/>
          <w:color w:val="auto"/>
        </w:rPr>
        <w:t>Method</w:t>
      </w:r>
      <w:bookmarkEnd w:id="2"/>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DD26DA" w:rsidRDefault="001E09C4" w:rsidP="001E09C4">
      <w:pPr>
        <w:spacing w:line="240" w:lineRule="auto"/>
        <w:jc w:val="both"/>
        <w:rPr>
          <w:rFonts w:ascii="Arial" w:hAnsi="Arial" w:cs="Arial"/>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les were: be, di, ga, ki, la, mi, nu, po, ro, se, tu, za.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sidR="00FE7CBA">
        <w:rPr>
          <w:rFonts w:ascii="Arial" w:hAnsi="Arial" w:cs="Arial"/>
        </w:rPr>
        <w:t>a flat intonation. Each syllable</w:t>
      </w:r>
      <w:r w:rsidRPr="00DD26DA">
        <w:rPr>
          <w:rFonts w:ascii="Arial" w:hAnsi="Arial" w:cs="Arial"/>
        </w:rPr>
        <w:t xml:space="preserve"> was repeated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bookmarkStart w:id="3" w:name="_GoBack"/>
      <w:bookmarkEnd w:id="3"/>
      <w:r w:rsidRPr="00DD26DA">
        <w:rPr>
          <w:rFonts w:ascii="Arial" w:hAnsi="Arial" w:cs="Arial"/>
        </w:rPr>
        <w:t xml:space="preserve"> Hz and silences before and after </w:t>
      </w:r>
      <w:r w:rsidR="00FE7CBA">
        <w:rPr>
          <w:rFonts w:ascii="Arial" w:hAnsi="Arial" w:cs="Arial"/>
        </w:rPr>
        <w:t xml:space="preserve">syllable </w:t>
      </w:r>
      <w:r w:rsidRPr="00DD26DA">
        <w:rPr>
          <w:rFonts w:ascii="Arial" w:hAnsi="Arial" w:cs="Arial"/>
        </w:rPr>
        <w:t>were removed</w:t>
      </w:r>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yllables were normalized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ere compressed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Syllables were combined into 4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Pseudowords for our study were</w:t>
      </w:r>
      <w:r w:rsidR="00FE7CBA" w:rsidRPr="00DD26DA">
        <w:rPr>
          <w:rFonts w:ascii="Arial" w:hAnsi="Arial" w:cs="Arial"/>
        </w:rPr>
        <w:t>: nugadi, rokise, mipola, zabetu.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dizabe, semipo, lanuga, turoki.</w:t>
      </w:r>
    </w:p>
    <w:p w14:paraId="74CEE861" w14:textId="475E8D04"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ere created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FE7CBA">
        <w:rPr>
          <w:rFonts w:ascii="Arial" w:hAnsi="Arial" w:cs="Arial"/>
        </w:rPr>
        <w:fldChar w:fldCharType="begin" w:fldLock="1"/>
      </w:r>
      <w:r w:rsidR="00FE7CBA">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operties":{"noteIndex":0},"schema":"https://github.com/citation-style-language/schema/raw/master/csl-citation.json"}</w:instrText>
      </w:r>
      <w:r w:rsidR="00FE7CBA">
        <w:rPr>
          <w:rFonts w:ascii="Arial" w:hAnsi="Arial" w:cs="Arial"/>
        </w:rPr>
        <w:fldChar w:fldCharType="separate"/>
      </w:r>
      <w:r w:rsidR="00FE7CBA" w:rsidRPr="00FE7CBA">
        <w:rPr>
          <w:rFonts w:ascii="Arial" w:hAnsi="Arial" w:cs="Arial"/>
          <w:noProof/>
        </w:rPr>
        <w:t>(Saffran, Aslin, and Newport 1996)</w:t>
      </w:r>
      <w:r w:rsidR="00FE7CBA">
        <w:rPr>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was 1,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t>
      </w:r>
      <w:r w:rsidR="00BD6268" w:rsidRPr="00DD26DA">
        <w:rPr>
          <w:rFonts w:ascii="Arial" w:hAnsi="Arial" w:cs="Arial"/>
        </w:rPr>
        <w:lastRenderedPageBreak/>
        <w:t xml:space="preserve">were ramped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sd). Two participants  were removed from the data pool due to technical failure. Of the 39 remaining datasets, 33 were used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as designed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The experiment was conducted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ere told they would hear brief sequences of sounds from an alien language.</w:t>
      </w:r>
      <w:r w:rsidR="001E09C4" w:rsidRPr="00DD26DA">
        <w:rPr>
          <w:rFonts w:ascii="Arial" w:hAnsi="Arial" w:cs="Arial"/>
        </w:rPr>
        <w:t xml:space="preserve"> Speech sequences of ~1 minute in duration wer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8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ms silence at the end of each syllable’s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ere performed in RStudio (version 1.2.1335; RStudio Team 2018) using R version 3.6.1 (R Core Team 2019). Raw data from Presentation® was transformed into appropriate </w:t>
      </w:r>
      <w:r w:rsidRPr="00DD26DA">
        <w:rPr>
          <w:rFonts w:ascii="Arial" w:hAnsi="Arial" w:cs="Arial"/>
        </w:rPr>
        <w:lastRenderedPageBreak/>
        <w:t xml:space="preserve">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7264BEC2" w14:textId="0357F0AD" w:rsidR="00957605" w:rsidRDefault="00957605">
      <w:pPr>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This procedure eliminated only 0.034% of the data and resulted in RT tha</w:t>
      </w:r>
      <w:r w:rsidR="00001565">
        <w:rPr>
          <w:rFonts w:ascii="Arial" w:hAnsi="Arial" w:cs="Arial"/>
        </w:rPr>
        <w:t>t ranged from 0 to 943 msecs (versus</w:t>
      </w:r>
      <w:r w:rsidR="00E55084">
        <w:rPr>
          <w:rFonts w:ascii="Arial" w:hAnsi="Arial" w:cs="Arial"/>
        </w:rPr>
        <w:t xml:space="preserve"> the original 0 to 1298 msecs). </w:t>
      </w:r>
    </w:p>
    <w:p w14:paraId="0C3142E8" w14:textId="77777777" w:rsidR="002025B1" w:rsidRDefault="002025B1" w:rsidP="00375C7F">
      <w:pPr>
        <w:pStyle w:val="Heading2"/>
        <w:rPr>
          <w:rFonts w:ascii="Arial" w:hAnsi="Arial" w:cs="Arial"/>
          <w:b/>
          <w:color w:val="auto"/>
        </w:rPr>
      </w:pPr>
    </w:p>
    <w:p w14:paraId="0D3E9FB4" w14:textId="1A42B548" w:rsidR="00DB4C22" w:rsidRPr="00DD26DA" w:rsidRDefault="00375C7F" w:rsidP="00375C7F">
      <w:pPr>
        <w:pStyle w:val="Heading2"/>
        <w:rPr>
          <w:rFonts w:ascii="Arial" w:hAnsi="Arial" w:cs="Arial"/>
          <w:b/>
          <w:color w:val="auto"/>
        </w:rPr>
      </w:pPr>
      <w:bookmarkStart w:id="4" w:name="_Toc46406397"/>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as compared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452F35B9"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r w:rsidR="00541595">
        <w:rPr>
          <w:rFonts w:ascii="Arial" w:hAnsi="Arial" w:cs="Arial"/>
          <w:i/>
        </w:rPr>
        <w:t xml:space="preserve">, </w:t>
      </w:r>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ion times between each positions.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response scale in seconds.) The estimated drop in mean RT between positions 1 and 2 was 78 msec, while the drop between positions 1 and 3 was roughly 110 msec. The difference in mean RT between positions 2 and 3 was smaller, at about 32 msec. </w:t>
      </w:r>
    </w:p>
    <w:p w14:paraId="717B782C" w14:textId="77777777" w:rsidR="002D6B70" w:rsidRPr="00DD26DA" w:rsidRDefault="002D6B70" w:rsidP="002D6B70">
      <w:pPr>
        <w:rPr>
          <w:rFonts w:ascii="Arial" w:hAnsi="Arial" w:cs="Arial"/>
        </w:rPr>
      </w:pPr>
    </w:p>
    <w:p w14:paraId="28BE2121" w14:textId="77777777" w:rsidR="002D6B70" w:rsidRPr="00DD26DA" w:rsidRDefault="00761EA0" w:rsidP="002D6B70">
      <w:pPr>
        <w:rPr>
          <w:rFonts w:ascii="Arial" w:hAnsi="Arial" w:cs="Arial"/>
        </w:rPr>
      </w:pPr>
      <w:r w:rsidRPr="00DD26DA">
        <w:rPr>
          <w:rFonts w:ascii="Arial" w:hAnsi="Arial" w:cs="Arial"/>
          <w:noProof/>
        </w:rPr>
        <w:lastRenderedPageBreak/>
        <w:drawing>
          <wp:anchor distT="0" distB="0" distL="114300" distR="114300" simplePos="0" relativeHeight="251658240" behindDoc="1" locked="0" layoutInCell="1" allowOverlap="1" wp14:anchorId="6657068F" wp14:editId="33A39808">
            <wp:simplePos x="0" y="0"/>
            <wp:positionH relativeFrom="column">
              <wp:posOffset>665288</wp:posOffset>
            </wp:positionH>
            <wp:positionV relativeFrom="paragraph">
              <wp:posOffset>60960</wp:posOffset>
            </wp:positionV>
            <wp:extent cx="3905833" cy="2408205"/>
            <wp:effectExtent l="0" t="0" r="0" b="0"/>
            <wp:wrapSquare wrapText="bothSides"/>
            <wp:docPr id="2" name="Picture 2" descr="C:\Users\Ava\AppData\Local\Microsoft\Windows\INetCache\Content.Word\fig1a_rt_pos_blo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a\AppData\Local\Microsoft\Windows\INetCache\Content.Word\fig1a_rt_pos_bloc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5833" cy="240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09AD42" w14:textId="77777777" w:rsidR="00D27204" w:rsidRPr="00DD26DA" w:rsidRDefault="00D27204" w:rsidP="001E09C4">
      <w:pPr>
        <w:spacing w:line="240" w:lineRule="auto"/>
        <w:jc w:val="both"/>
        <w:rPr>
          <w:rFonts w:ascii="Arial" w:hAnsi="Arial" w:cs="Arial"/>
        </w:rPr>
      </w:pPr>
    </w:p>
    <w:p w14:paraId="0B486E48" w14:textId="77777777" w:rsidR="00D27204" w:rsidRPr="00DD26DA" w:rsidRDefault="00D27204" w:rsidP="001E09C4">
      <w:pPr>
        <w:spacing w:line="240" w:lineRule="auto"/>
        <w:jc w:val="both"/>
        <w:rPr>
          <w:rFonts w:ascii="Arial" w:hAnsi="Arial" w:cs="Arial"/>
        </w:rPr>
      </w:pPr>
    </w:p>
    <w:p w14:paraId="74BB878F" w14:textId="77777777" w:rsidR="00D27204" w:rsidRPr="00DD26DA" w:rsidRDefault="00D27204" w:rsidP="001E09C4">
      <w:pPr>
        <w:spacing w:line="240" w:lineRule="auto"/>
        <w:jc w:val="both"/>
        <w:rPr>
          <w:rFonts w:ascii="Arial" w:hAnsi="Arial" w:cs="Arial"/>
        </w:rPr>
      </w:pPr>
    </w:p>
    <w:p w14:paraId="594C7D1F" w14:textId="77777777" w:rsidR="00D27204" w:rsidRPr="00DD26DA" w:rsidRDefault="00D27204" w:rsidP="001E09C4">
      <w:pPr>
        <w:spacing w:line="240" w:lineRule="auto"/>
        <w:jc w:val="both"/>
        <w:rPr>
          <w:rFonts w:ascii="Arial" w:hAnsi="Arial" w:cs="Arial"/>
        </w:rPr>
      </w:pPr>
    </w:p>
    <w:p w14:paraId="6668F7FC" w14:textId="77777777" w:rsidR="0080281F" w:rsidRPr="00DD26DA" w:rsidRDefault="0080281F" w:rsidP="001E09C4">
      <w:pPr>
        <w:spacing w:line="240" w:lineRule="auto"/>
        <w:jc w:val="both"/>
        <w:rPr>
          <w:rFonts w:ascii="Arial" w:hAnsi="Arial" w:cs="Arial"/>
        </w:rPr>
      </w:pPr>
    </w:p>
    <w:p w14:paraId="63FE63B3" w14:textId="77777777" w:rsidR="0080281F" w:rsidRPr="00DD26DA" w:rsidRDefault="0080281F" w:rsidP="001E09C4">
      <w:pPr>
        <w:spacing w:line="240" w:lineRule="auto"/>
        <w:jc w:val="both"/>
        <w:rPr>
          <w:rFonts w:ascii="Arial" w:hAnsi="Arial" w:cs="Arial"/>
        </w:rPr>
      </w:pPr>
    </w:p>
    <w:p w14:paraId="3143AC1C" w14:textId="77777777" w:rsidR="0080281F" w:rsidRPr="00DD26DA" w:rsidRDefault="0080281F" w:rsidP="001E09C4">
      <w:pPr>
        <w:spacing w:line="240" w:lineRule="auto"/>
        <w:jc w:val="both"/>
        <w:rPr>
          <w:rFonts w:ascii="Arial" w:hAnsi="Arial" w:cs="Arial"/>
        </w:rPr>
      </w:pPr>
    </w:p>
    <w:p w14:paraId="0C2E7F19" w14:textId="77777777" w:rsidR="0080281F" w:rsidRPr="00DD26DA" w:rsidRDefault="0080281F" w:rsidP="001E09C4">
      <w:pPr>
        <w:spacing w:line="240" w:lineRule="auto"/>
        <w:jc w:val="both"/>
        <w:rPr>
          <w:rFonts w:ascii="Arial" w:hAnsi="Arial" w:cs="Arial"/>
        </w:rPr>
      </w:pPr>
    </w:p>
    <w:p w14:paraId="6ECE9C26" w14:textId="77777777" w:rsidR="0080281F" w:rsidRPr="00DD26DA" w:rsidRDefault="00761EA0" w:rsidP="001E09C4">
      <w:pPr>
        <w:spacing w:line="240" w:lineRule="auto"/>
        <w:jc w:val="both"/>
        <w:rPr>
          <w:rFonts w:ascii="Arial" w:hAnsi="Arial" w:cs="Arial"/>
        </w:rPr>
      </w:pPr>
      <w:r w:rsidRPr="00DD26DA">
        <w:rPr>
          <w:rFonts w:ascii="Arial" w:hAnsi="Arial" w:cs="Arial"/>
          <w:noProof/>
        </w:rPr>
        <w:drawing>
          <wp:anchor distT="0" distB="0" distL="114300" distR="114300" simplePos="0" relativeHeight="251660288" behindDoc="0" locked="0" layoutInCell="1" allowOverlap="1" wp14:anchorId="260C3CF4" wp14:editId="3E8B3282">
            <wp:simplePos x="0" y="0"/>
            <wp:positionH relativeFrom="column">
              <wp:posOffset>60325</wp:posOffset>
            </wp:positionH>
            <wp:positionV relativeFrom="paragraph">
              <wp:posOffset>206626</wp:posOffset>
            </wp:positionV>
            <wp:extent cx="2353945" cy="1682115"/>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b_rt_p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3945" cy="16821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59264" behindDoc="0" locked="0" layoutInCell="1" allowOverlap="1" wp14:anchorId="7D1D8535" wp14:editId="708C363E">
            <wp:simplePos x="0" y="0"/>
            <wp:positionH relativeFrom="column">
              <wp:posOffset>2596515</wp:posOffset>
            </wp:positionH>
            <wp:positionV relativeFrom="paragraph">
              <wp:posOffset>205105</wp:posOffset>
            </wp:positionV>
            <wp:extent cx="2518410" cy="1795145"/>
            <wp:effectExtent l="0" t="0" r="0" b="0"/>
            <wp:wrapTopAndBottom/>
            <wp:docPr id="11" name="Picture 11" descr="C:\Users\Ava\AppData\Local\Microsoft\Windows\INetCache\Content.Word\exp3fig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va\AppData\Local\Microsoft\Windows\INetCache\Content.Word\exp3fig1c.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8410" cy="1795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49553F" w14:textId="77777777" w:rsidR="0080281F" w:rsidRPr="00DD26DA" w:rsidRDefault="00CC24F4" w:rsidP="00CC24F4">
      <w:pPr>
        <w:spacing w:line="240" w:lineRule="auto"/>
        <w:ind w:firstLine="720"/>
        <w:jc w:val="both"/>
        <w:rPr>
          <w:rFonts w:ascii="Arial" w:hAnsi="Arial" w:cs="Arial"/>
          <w:b/>
        </w:rPr>
      </w:pPr>
      <w:r w:rsidRPr="00DD26DA">
        <w:rPr>
          <w:rFonts w:ascii="Arial" w:hAnsi="Arial" w:cs="Arial"/>
          <w:b/>
        </w:rPr>
        <w:t xml:space="preserve">Fig. 1. </w:t>
      </w:r>
    </w:p>
    <w:p w14:paraId="2357F3AE" w14:textId="77777777" w:rsidR="00CC24F4" w:rsidRPr="00DD26DA" w:rsidRDefault="00CC24F4" w:rsidP="00CC24F4">
      <w:pPr>
        <w:rPr>
          <w:rFonts w:ascii="Arial" w:hAnsi="Arial" w:cs="Arial"/>
        </w:rPr>
      </w:pPr>
    </w:p>
    <w:p w14:paraId="002C30FB" w14:textId="7CCEE012" w:rsidR="00DB4C22" w:rsidRPr="00DD26DA" w:rsidRDefault="00C82B03" w:rsidP="00CC24F4">
      <w:pPr>
        <w:rPr>
          <w:rFonts w:ascii="Arial" w:hAnsi="Arial" w:cs="Arial"/>
        </w:rPr>
      </w:pPr>
      <w:r w:rsidRPr="00DD26DA">
        <w:rPr>
          <w:rFonts w:ascii="Arial" w:hAnsi="Arial" w:cs="Arial"/>
        </w:rPr>
        <w:t xml:space="preserve">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 </w:t>
      </w:r>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Pr="00DD26DA">
        <w:rPr>
          <w:rFonts w:ascii="Arial" w:hAnsi="Arial" w:cs="Arial"/>
        </w:rPr>
        <w:fldChar w:fldCharType="begin" w:fldLock="1"/>
      </w:r>
      <w:r w:rsidR="00FE7CBA">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lt;sup&gt;14&lt;/sup&gt;"},"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Greenland et al. 2016)</w:t>
      </w:r>
      <w:r w:rsidRPr="00DD26DA">
        <w:rPr>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can be quantified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885"/>
        <w:gridCol w:w="905"/>
        <w:gridCol w:w="617"/>
        <w:gridCol w:w="353"/>
        <w:gridCol w:w="794"/>
        <w:gridCol w:w="877"/>
      </w:tblGrid>
      <w:tr w:rsidR="00DD26DA" w:rsidRPr="00EA639F" w14:paraId="08630E92" w14:textId="77777777" w:rsidTr="00761EA0">
        <w:trPr>
          <w:tblCellSpacing w:w="15" w:type="dxa"/>
          <w:jc w:val="center"/>
        </w:trPr>
        <w:tc>
          <w:tcPr>
            <w:tcW w:w="0" w:type="auto"/>
            <w:gridSpan w:val="6"/>
            <w:tcBorders>
              <w:bottom w:val="single" w:sz="6" w:space="0" w:color="000000"/>
            </w:tcBorders>
            <w:vAlign w:val="center"/>
            <w:hideMark/>
          </w:tcPr>
          <w:p w14:paraId="3A5FCDB3" w14:textId="77777777" w:rsidR="00761EA0" w:rsidRPr="00EA639F" w:rsidRDefault="00761EA0" w:rsidP="00761EA0">
            <w:pPr>
              <w:spacing w:after="0" w:line="240" w:lineRule="auto"/>
              <w:rPr>
                <w:rFonts w:ascii="Calisto MT" w:eastAsiaTheme="minorEastAsia" w:hAnsi="Calisto MT" w:cs="Arial"/>
                <w:sz w:val="20"/>
                <w:szCs w:val="20"/>
              </w:rPr>
            </w:pPr>
          </w:p>
        </w:tc>
      </w:tr>
      <w:tr w:rsidR="00DD26DA" w:rsidRPr="00EA639F" w14:paraId="3F46D530" w14:textId="77777777" w:rsidTr="00761EA0">
        <w:trPr>
          <w:tblCellSpacing w:w="15" w:type="dxa"/>
          <w:jc w:val="center"/>
        </w:trPr>
        <w:tc>
          <w:tcPr>
            <w:tcW w:w="0" w:type="auto"/>
            <w:vAlign w:val="center"/>
            <w:hideMark/>
          </w:tcPr>
          <w:p w14:paraId="5B329DED"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contrast</w:t>
            </w:r>
          </w:p>
        </w:tc>
        <w:tc>
          <w:tcPr>
            <w:tcW w:w="0" w:type="auto"/>
            <w:vAlign w:val="center"/>
            <w:hideMark/>
          </w:tcPr>
          <w:p w14:paraId="3FE1715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estimate</w:t>
            </w:r>
          </w:p>
        </w:tc>
        <w:tc>
          <w:tcPr>
            <w:tcW w:w="0" w:type="auto"/>
            <w:vAlign w:val="center"/>
            <w:hideMark/>
          </w:tcPr>
          <w:p w14:paraId="46C664E2"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E</w:t>
            </w:r>
          </w:p>
        </w:tc>
        <w:tc>
          <w:tcPr>
            <w:tcW w:w="0" w:type="auto"/>
            <w:vAlign w:val="center"/>
            <w:hideMark/>
          </w:tcPr>
          <w:p w14:paraId="44190E1D"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df</w:t>
            </w:r>
          </w:p>
        </w:tc>
        <w:tc>
          <w:tcPr>
            <w:tcW w:w="0" w:type="auto"/>
            <w:vAlign w:val="center"/>
            <w:hideMark/>
          </w:tcPr>
          <w:p w14:paraId="103F4A7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 value</w:t>
            </w:r>
          </w:p>
        </w:tc>
        <w:tc>
          <w:tcPr>
            <w:tcW w:w="0" w:type="auto"/>
            <w:vAlign w:val="center"/>
            <w:hideMark/>
          </w:tcPr>
          <w:p w14:paraId="6718D8EC"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 value</w:t>
            </w:r>
          </w:p>
        </w:tc>
      </w:tr>
      <w:tr w:rsidR="00DD26DA" w:rsidRPr="00EA639F" w14:paraId="4FB49367" w14:textId="77777777" w:rsidTr="00761EA0">
        <w:trPr>
          <w:tblCellSpacing w:w="15" w:type="dxa"/>
          <w:jc w:val="center"/>
        </w:trPr>
        <w:tc>
          <w:tcPr>
            <w:tcW w:w="0" w:type="auto"/>
            <w:gridSpan w:val="6"/>
            <w:tcBorders>
              <w:bottom w:val="single" w:sz="6" w:space="0" w:color="000000"/>
            </w:tcBorders>
            <w:vAlign w:val="center"/>
            <w:hideMark/>
          </w:tcPr>
          <w:p w14:paraId="1B6D6B28" w14:textId="77777777" w:rsidR="00761EA0" w:rsidRPr="00EA639F" w:rsidRDefault="00761EA0" w:rsidP="00761EA0">
            <w:pPr>
              <w:spacing w:after="0" w:line="240" w:lineRule="auto"/>
              <w:jc w:val="center"/>
              <w:rPr>
                <w:rFonts w:ascii="Calisto MT" w:eastAsia="Times New Roman" w:hAnsi="Calisto MT" w:cs="Arial"/>
                <w:sz w:val="24"/>
                <w:szCs w:val="24"/>
              </w:rPr>
            </w:pPr>
          </w:p>
        </w:tc>
      </w:tr>
      <w:tr w:rsidR="00DD26DA" w:rsidRPr="00EA639F" w14:paraId="3FBE97DF" w14:textId="77777777" w:rsidTr="00761EA0">
        <w:trPr>
          <w:tblCellSpacing w:w="15" w:type="dxa"/>
          <w:jc w:val="center"/>
        </w:trPr>
        <w:tc>
          <w:tcPr>
            <w:tcW w:w="0" w:type="auto"/>
            <w:vAlign w:val="center"/>
            <w:hideMark/>
          </w:tcPr>
          <w:p w14:paraId="5D87C742"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1 - 2</w:t>
            </w:r>
          </w:p>
        </w:tc>
        <w:tc>
          <w:tcPr>
            <w:tcW w:w="0" w:type="auto"/>
            <w:vAlign w:val="center"/>
            <w:hideMark/>
          </w:tcPr>
          <w:p w14:paraId="3CF41DF2"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8</w:t>
            </w:r>
          </w:p>
        </w:tc>
        <w:tc>
          <w:tcPr>
            <w:tcW w:w="0" w:type="auto"/>
            <w:vAlign w:val="center"/>
            <w:hideMark/>
          </w:tcPr>
          <w:p w14:paraId="7C2DA720"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6</w:t>
            </w:r>
          </w:p>
        </w:tc>
        <w:tc>
          <w:tcPr>
            <w:tcW w:w="0" w:type="auto"/>
            <w:vAlign w:val="center"/>
            <w:hideMark/>
          </w:tcPr>
          <w:p w14:paraId="7E716B2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602808F0"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7AEBB65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39.307</w:t>
            </w:r>
          </w:p>
        </w:tc>
      </w:tr>
      <w:tr w:rsidR="00DD26DA" w:rsidRPr="00EA639F" w14:paraId="55F0396A" w14:textId="77777777" w:rsidTr="00761EA0">
        <w:trPr>
          <w:tblCellSpacing w:w="15" w:type="dxa"/>
          <w:jc w:val="center"/>
        </w:trPr>
        <w:tc>
          <w:tcPr>
            <w:tcW w:w="0" w:type="auto"/>
            <w:vAlign w:val="center"/>
            <w:hideMark/>
          </w:tcPr>
          <w:p w14:paraId="0DD51A76"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1 - 3</w:t>
            </w:r>
          </w:p>
        </w:tc>
        <w:tc>
          <w:tcPr>
            <w:tcW w:w="0" w:type="auto"/>
            <w:vAlign w:val="center"/>
            <w:hideMark/>
          </w:tcPr>
          <w:p w14:paraId="4364C92E"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0</w:t>
            </w:r>
          </w:p>
        </w:tc>
        <w:tc>
          <w:tcPr>
            <w:tcW w:w="0" w:type="auto"/>
            <w:vAlign w:val="center"/>
            <w:hideMark/>
          </w:tcPr>
          <w:p w14:paraId="0C86B8EA"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6</w:t>
            </w:r>
          </w:p>
        </w:tc>
        <w:tc>
          <w:tcPr>
            <w:tcW w:w="0" w:type="auto"/>
            <w:vAlign w:val="center"/>
            <w:hideMark/>
          </w:tcPr>
          <w:p w14:paraId="27709C43"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2627731C"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5277B88F"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62.422</w:t>
            </w:r>
          </w:p>
        </w:tc>
      </w:tr>
      <w:tr w:rsidR="00DD26DA" w:rsidRPr="00EA639F" w14:paraId="0D03FA0D" w14:textId="77777777" w:rsidTr="00761EA0">
        <w:trPr>
          <w:tblCellSpacing w:w="15" w:type="dxa"/>
          <w:jc w:val="center"/>
        </w:trPr>
        <w:tc>
          <w:tcPr>
            <w:tcW w:w="0" w:type="auto"/>
            <w:vAlign w:val="center"/>
            <w:hideMark/>
          </w:tcPr>
          <w:p w14:paraId="7BD76DD2" w14:textId="77777777" w:rsidR="00761EA0" w:rsidRPr="00EA639F" w:rsidRDefault="00761EA0" w:rsidP="00761EA0">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2 - 3</w:t>
            </w:r>
          </w:p>
        </w:tc>
        <w:tc>
          <w:tcPr>
            <w:tcW w:w="0" w:type="auto"/>
            <w:vAlign w:val="center"/>
            <w:hideMark/>
          </w:tcPr>
          <w:p w14:paraId="129D1B16"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2</w:t>
            </w:r>
          </w:p>
        </w:tc>
        <w:tc>
          <w:tcPr>
            <w:tcW w:w="0" w:type="auto"/>
            <w:vAlign w:val="center"/>
            <w:hideMark/>
          </w:tcPr>
          <w:p w14:paraId="3024CFF8"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04</w:t>
            </w:r>
          </w:p>
        </w:tc>
        <w:tc>
          <w:tcPr>
            <w:tcW w:w="0" w:type="auto"/>
            <w:vAlign w:val="center"/>
            <w:hideMark/>
          </w:tcPr>
          <w:p w14:paraId="0F4B20AF"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Inf</w:t>
            </w:r>
          </w:p>
        </w:tc>
        <w:tc>
          <w:tcPr>
            <w:tcW w:w="0" w:type="auto"/>
            <w:vAlign w:val="center"/>
            <w:hideMark/>
          </w:tcPr>
          <w:p w14:paraId="503186E8"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t; .001</w:t>
            </w:r>
          </w:p>
        </w:tc>
        <w:tc>
          <w:tcPr>
            <w:tcW w:w="0" w:type="auto"/>
            <w:vAlign w:val="center"/>
            <w:hideMark/>
          </w:tcPr>
          <w:p w14:paraId="17114801" w14:textId="77777777" w:rsidR="00761EA0" w:rsidRPr="00EA639F" w:rsidRDefault="00761EA0" w:rsidP="00761EA0">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9.918</w:t>
            </w:r>
          </w:p>
        </w:tc>
      </w:tr>
      <w:tr w:rsidR="00DD26DA" w:rsidRPr="00EA639F" w14:paraId="4923B50E" w14:textId="77777777" w:rsidTr="00761EA0">
        <w:trPr>
          <w:tblCellSpacing w:w="15" w:type="dxa"/>
          <w:jc w:val="center"/>
        </w:trPr>
        <w:tc>
          <w:tcPr>
            <w:tcW w:w="0" w:type="auto"/>
            <w:gridSpan w:val="6"/>
            <w:tcBorders>
              <w:bottom w:val="single" w:sz="6" w:space="0" w:color="000000"/>
            </w:tcBorders>
            <w:vAlign w:val="center"/>
            <w:hideMark/>
          </w:tcPr>
          <w:p w14:paraId="6C9C743A" w14:textId="77777777" w:rsidR="00761EA0" w:rsidRPr="00EA639F" w:rsidRDefault="00761EA0" w:rsidP="00761EA0">
            <w:pPr>
              <w:spacing w:after="0" w:line="240" w:lineRule="auto"/>
              <w:jc w:val="center"/>
              <w:rPr>
                <w:rFonts w:ascii="Calisto MT" w:eastAsia="Times New Roman" w:hAnsi="Calisto MT" w:cs="Arial"/>
                <w:sz w:val="24"/>
                <w:szCs w:val="24"/>
              </w:rPr>
            </w:pPr>
          </w:p>
        </w:tc>
      </w:tr>
    </w:tbl>
    <w:p w14:paraId="79E5A7C9" w14:textId="0E5AE033" w:rsidR="00761EA0" w:rsidRDefault="00761EA0" w:rsidP="00761EA0">
      <w:pPr>
        <w:ind w:left="720"/>
        <w:rPr>
          <w:rFonts w:ascii="Arial" w:hAnsi="Arial" w:cs="Arial"/>
          <w:b/>
        </w:rPr>
      </w:pPr>
      <w:r w:rsidRPr="00DD26DA">
        <w:rPr>
          <w:rFonts w:ascii="Arial" w:hAnsi="Arial" w:cs="Arial"/>
          <w:b/>
        </w:rPr>
        <w:t xml:space="preserve">Table 1. Estimated marginal means contrasts for reaction times to targets in each ordinal position. </w:t>
      </w:r>
    </w:p>
    <w:p w14:paraId="4F57B3CE" w14:textId="2CBD32D5" w:rsidR="00C07976" w:rsidRPr="00D00CDC" w:rsidRDefault="00C07976" w:rsidP="00C07976">
      <w:pPr>
        <w:rPr>
          <w:rFonts w:ascii="Arial" w:hAnsi="Arial" w:cs="Arial"/>
          <w:i/>
        </w:rPr>
      </w:pPr>
      <w:r>
        <w:rPr>
          <w:rFonts w:ascii="Arial" w:hAnsi="Arial" w:cs="Arial"/>
        </w:rPr>
        <w:lastRenderedPageBreak/>
        <w:t xml:space="preserve">To ensure that participants were able to perform the task, we computed mean detection accuracy across participants and for each target syllable. We observed that certain syllable were detected less often, suggesting some unwanted variability in the stimuli (notably for syllables </w:t>
      </w:r>
      <w:r>
        <w:rPr>
          <w:rFonts w:ascii="Arial" w:hAnsi="Arial" w:cs="Arial"/>
          <w:i/>
        </w:rPr>
        <w:t>ro, za, be, and mi). (</w:t>
      </w:r>
      <w:r>
        <w:rPr>
          <w:rFonts w:ascii="Arial" w:hAnsi="Arial" w:cs="Arial"/>
        </w:rPr>
        <w:t xml:space="preserve">Fig. S2) We therefore sought to validate the results reported above by regressing out the effect of individual syllable as a function of ordinal position. We </w:t>
      </w:r>
      <w:r w:rsidR="00D00CDC">
        <w:rPr>
          <w:rFonts w:ascii="Arial" w:hAnsi="Arial" w:cs="Arial"/>
        </w:rPr>
        <w:t xml:space="preserve">ran a generalized mixed model with ordinal position and target syllable as fixed effects factors and subject as random effect factor, on the RT outcome variable (in msec).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w:r w:rsidR="00D00CDC">
        <w:rPr>
          <w:rFonts w:ascii="Arial" w:hAnsi="Arial" w:cs="Arial"/>
          <w:i/>
        </w:rPr>
        <w:t xml:space="preserve">X^2 (2) = 538.53, p &lt; 0.0001, Type II Wald Chisquare Test).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327BDCD7" w:rsidR="00C2042C" w:rsidRPr="00DD26DA" w:rsidRDefault="001E2E22" w:rsidP="00C82B03">
      <w:pPr>
        <w:rPr>
          <w:rFonts w:ascii="Arial" w:hAnsi="Arial" w:cs="Arial"/>
        </w:rPr>
      </w:pPr>
      <w:r>
        <w:rPr>
          <w:rFonts w:ascii="Arial" w:hAnsi="Arial" w:cs="Arial"/>
          <w:noProof/>
        </w:rPr>
        <w:drawing>
          <wp:anchor distT="0" distB="0" distL="114300" distR="114300" simplePos="0" relativeHeight="251678720" behindDoc="0" locked="0" layoutInCell="1" allowOverlap="1" wp14:anchorId="4E09C941" wp14:editId="7FB7111E">
            <wp:simplePos x="0" y="0"/>
            <wp:positionH relativeFrom="column">
              <wp:posOffset>2193290</wp:posOffset>
            </wp:positionH>
            <wp:positionV relativeFrom="paragraph">
              <wp:posOffset>883285</wp:posOffset>
            </wp:positionV>
            <wp:extent cx="4257675" cy="3041015"/>
            <wp:effectExtent l="0" t="0" r="9525" b="698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b_rt_rollin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7675" cy="3041015"/>
                    </a:xfrm>
                    <a:prstGeom prst="rect">
                      <a:avLst/>
                    </a:prstGeom>
                  </pic:spPr>
                </pic:pic>
              </a:graphicData>
            </a:graphic>
            <wp14:sizeRelH relativeFrom="margin">
              <wp14:pctWidth>0</wp14:pctWidth>
            </wp14:sizeRelH>
            <wp14:sizeRelV relativeFrom="margin">
              <wp14:pctHeight>0</wp14:pctHeight>
            </wp14:sizeRelV>
          </wp:anchor>
        </w:drawing>
      </w:r>
      <w:r w:rsidR="00C82B03"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00C82B03"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0A9B2448" w14:textId="77777777" w:rsidR="00C82B03" w:rsidRPr="00DD26DA" w:rsidRDefault="00E94887" w:rsidP="00C82B03">
      <w:pPr>
        <w:rPr>
          <w:rFonts w:ascii="Arial" w:hAnsi="Arial" w:cs="Arial"/>
        </w:rPr>
      </w:pPr>
      <w:r w:rsidRPr="00DD26DA">
        <w:rPr>
          <w:rFonts w:ascii="Arial" w:hAnsi="Arial" w:cs="Arial"/>
          <w:noProof/>
        </w:rPr>
        <w:drawing>
          <wp:anchor distT="0" distB="0" distL="114300" distR="114300" simplePos="0" relativeHeight="251661312" behindDoc="0" locked="0" layoutInCell="1" allowOverlap="1" wp14:anchorId="45B0BEB4" wp14:editId="2890EBF7">
            <wp:simplePos x="0" y="0"/>
            <wp:positionH relativeFrom="column">
              <wp:posOffset>-242949</wp:posOffset>
            </wp:positionH>
            <wp:positionV relativeFrom="paragraph">
              <wp:posOffset>270738</wp:posOffset>
            </wp:positionV>
            <wp:extent cx="2684689" cy="1917510"/>
            <wp:effectExtent l="0" t="0" r="190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rt_roll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4689" cy="1917510"/>
                    </a:xfrm>
                    <a:prstGeom prst="rect">
                      <a:avLst/>
                    </a:prstGeom>
                  </pic:spPr>
                </pic:pic>
              </a:graphicData>
            </a:graphic>
            <wp14:sizeRelH relativeFrom="margin">
              <wp14:pctWidth>0</wp14:pctWidth>
            </wp14:sizeRelH>
            <wp14:sizeRelV relativeFrom="margin">
              <wp14:pctHeight>0</wp14:pctHeight>
            </wp14:sizeRelV>
          </wp:anchor>
        </w:drawing>
      </w:r>
    </w:p>
    <w:p w14:paraId="7CCBA69C" w14:textId="77777777" w:rsidR="00C82B03" w:rsidRPr="00DD26DA" w:rsidRDefault="00C82B03" w:rsidP="00C82B03">
      <w:pPr>
        <w:rPr>
          <w:rFonts w:ascii="Arial" w:hAnsi="Arial" w:cs="Arial"/>
        </w:rPr>
      </w:pPr>
    </w:p>
    <w:p w14:paraId="2BC3A150" w14:textId="77777777" w:rsidR="00CC24F4" w:rsidRPr="00DD26DA" w:rsidRDefault="00CC24F4">
      <w:pPr>
        <w:rPr>
          <w:rFonts w:ascii="Arial" w:hAnsi="Arial" w:cs="Arial"/>
        </w:rPr>
      </w:pPr>
    </w:p>
    <w:p w14:paraId="0B10509C" w14:textId="77777777" w:rsidR="00DB4C22" w:rsidRPr="00DD26DA" w:rsidRDefault="00CC24F4" w:rsidP="00CC24F4">
      <w:pPr>
        <w:ind w:firstLine="720"/>
        <w:rPr>
          <w:rFonts w:ascii="Arial" w:hAnsi="Arial" w:cs="Arial"/>
          <w:b/>
        </w:rPr>
      </w:pPr>
      <w:r w:rsidRPr="00DD26DA">
        <w:rPr>
          <w:rFonts w:ascii="Arial" w:hAnsi="Arial" w:cs="Arial"/>
          <w:b/>
        </w:rPr>
        <w:t>Fig. 2</w:t>
      </w:r>
    </w:p>
    <w:p w14:paraId="0BF11C49" w14:textId="77777777" w:rsidR="00C2042C" w:rsidRPr="00DD26DA" w:rsidRDefault="001569AC" w:rsidP="00DD26DA">
      <w:pPr>
        <w:rPr>
          <w:rFonts w:ascii="Arial" w:hAnsi="Arial" w:cs="Arial"/>
          <w:b/>
          <w:i/>
        </w:rPr>
      </w:pPr>
      <w:r w:rsidRPr="00DD26DA">
        <w:rPr>
          <w:rFonts w:ascii="Arial" w:hAnsi="Arial" w:cs="Arial"/>
          <w:b/>
          <w:i/>
        </w:rPr>
        <w:t>Psuedowords</w:t>
      </w:r>
      <w:r w:rsidR="00C2042C" w:rsidRPr="00DD26DA">
        <w:rPr>
          <w:rFonts w:ascii="Arial" w:hAnsi="Arial" w:cs="Arial"/>
          <w:b/>
          <w:i/>
        </w:rPr>
        <w:t xml:space="preserve"> Can Be Distinguished From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r w:rsidRPr="00DD26DA">
        <w:rPr>
          <w:rFonts w:ascii="Arial" w:hAnsi="Arial" w:cs="Arial"/>
        </w:rPr>
        <w:t>word, would be sufficient to push a participant’s performance above chance level. We found that across participants, 3 out of 4 words were discriminated above chance level</w:t>
      </w:r>
      <w:r w:rsidR="00D65C46">
        <w:rPr>
          <w:rFonts w:ascii="Arial" w:hAnsi="Arial" w:cs="Arial"/>
        </w:rPr>
        <w:t xml:space="preserve"> </w:t>
      </w:r>
      <w:r w:rsidR="00D65C46">
        <w:rPr>
          <w:rFonts w:ascii="Arial" w:hAnsi="Arial" w:cs="Arial"/>
        </w:rPr>
        <w:lastRenderedPageBreak/>
        <w:t>of 2 correct discriminations per word</w:t>
      </w:r>
      <w:r w:rsidRPr="00DD26DA">
        <w:rPr>
          <w:rFonts w:ascii="Arial" w:hAnsi="Arial" w:cs="Arial"/>
        </w:rPr>
        <w:t>.</w:t>
      </w:r>
      <w:r w:rsidR="003628A4">
        <w:rPr>
          <w:rFonts w:ascii="Arial" w:hAnsi="Arial" w:cs="Arial"/>
        </w:rPr>
        <w:t xml:space="preserve"> (t_mipola (37) = 3.24, p = 0.01, t_nugadi (37) = 3.31, p = 0.008, t_rokise (37) = 0.36, p = 1.0, t_zabetu (37) = 2.99, p = 0.02, Bonferroni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77777777" w:rsidR="00C2042C" w:rsidRPr="00DD26DA" w:rsidRDefault="008F6DA7" w:rsidP="00C2042C">
      <w:pPr>
        <w:rPr>
          <w:rFonts w:ascii="Arial" w:hAnsi="Arial" w:cs="Arial"/>
        </w:rPr>
      </w:pPr>
      <w:r w:rsidRPr="00DD26DA">
        <w:rPr>
          <w:rFonts w:ascii="Arial" w:hAnsi="Arial" w:cs="Arial"/>
          <w:noProof/>
        </w:rPr>
        <w:drawing>
          <wp:anchor distT="0" distB="0" distL="114300" distR="114300" simplePos="0" relativeHeight="251662336" behindDoc="0" locked="0" layoutInCell="1" allowOverlap="1" wp14:anchorId="3B45D385" wp14:editId="00D06C03">
            <wp:simplePos x="0" y="0"/>
            <wp:positionH relativeFrom="column">
              <wp:posOffset>2362835</wp:posOffset>
            </wp:positionH>
            <wp:positionV relativeFrom="paragraph">
              <wp:posOffset>264795</wp:posOffset>
            </wp:positionV>
            <wp:extent cx="3629025" cy="2592070"/>
            <wp:effectExtent l="0" t="0" r="952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p3_fig5b_wr_wor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29025" cy="2592070"/>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63360" behindDoc="0" locked="0" layoutInCell="1" allowOverlap="1" wp14:anchorId="135DF12E" wp14:editId="15FA3812">
            <wp:simplePos x="0" y="0"/>
            <wp:positionH relativeFrom="column">
              <wp:posOffset>-4445</wp:posOffset>
            </wp:positionH>
            <wp:positionV relativeFrom="paragraph">
              <wp:posOffset>306705</wp:posOffset>
            </wp:positionV>
            <wp:extent cx="1658620" cy="249682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p3_fig5_wordrec.png"/>
                    <pic:cNvPicPr/>
                  </pic:nvPicPr>
                  <pic:blipFill rotWithShape="1">
                    <a:blip r:embed="rId15" cstate="print">
                      <a:extLst>
                        <a:ext uri="{28A0092B-C50C-407E-A947-70E740481C1C}">
                          <a14:useLocalDpi xmlns:a14="http://schemas.microsoft.com/office/drawing/2010/main" val="0"/>
                        </a:ext>
                      </a:extLst>
                    </a:blip>
                    <a:srcRect r="52540"/>
                    <a:stretch/>
                  </pic:blipFill>
                  <pic:spPr bwMode="auto">
                    <a:xfrm>
                      <a:off x="0" y="0"/>
                      <a:ext cx="1658620" cy="2496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25BB0E" w14:textId="77777777" w:rsidR="00D83DD0" w:rsidRPr="00DD26DA" w:rsidRDefault="00D83DD0" w:rsidP="00D83DD0">
      <w:pPr>
        <w:ind w:firstLine="720"/>
        <w:rPr>
          <w:rFonts w:ascii="Arial" w:hAnsi="Arial" w:cs="Arial"/>
          <w:b/>
          <w:noProof/>
        </w:rPr>
      </w:pPr>
      <w:r w:rsidRPr="00DD26DA">
        <w:rPr>
          <w:rFonts w:ascii="Arial" w:hAnsi="Arial" w:cs="Arial"/>
          <w:b/>
          <w:noProof/>
        </w:rPr>
        <w:t xml:space="preserve">Fig. 3. </w:t>
      </w:r>
    </w:p>
    <w:p w14:paraId="5585C5FA" w14:textId="77777777" w:rsidR="00DB4C22" w:rsidRPr="00DD26DA" w:rsidRDefault="00DB4C22">
      <w:pPr>
        <w:rPr>
          <w:rFonts w:ascii="Arial" w:hAnsi="Arial" w:cs="Arial"/>
        </w:rPr>
      </w:pP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FE7CBA">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6"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59C95643" w:rsidR="00672B7E" w:rsidRPr="00DD26DA" w:rsidRDefault="00D87448" w:rsidP="005C0E39">
      <w:pPr>
        <w:jc w:val="both"/>
        <w:rPr>
          <w:rFonts w:ascii="Arial" w:hAnsi="Arial" w:cs="Arial"/>
        </w:rPr>
      </w:pPr>
      <w:r w:rsidRPr="00D87448">
        <w:rPr>
          <w:rFonts w:ascii="Arial" w:hAnsi="Arial" w:cs="Arial"/>
        </w:rPr>
        <w:lastRenderedPageBreak/>
        <w:t>Finally, also asked whether the online and offline measures of statistical learning were</w:t>
      </w:r>
      <w:r>
        <w:rPr>
          <w:rFonts w:ascii="Arial" w:hAnsi="Arial" w:cs="Arial"/>
        </w:rPr>
        <w:t xml:space="preserve"> correlated,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ere correlated against the participant’s proportion correct word recognition performanc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In a previous studying comparing a similar explicit task of familiarity (of words vs. partwords vs. nonwords) versus change in median target detection RT, the correlation coefficient was higher, at </w:t>
      </w:r>
      <w:r w:rsidR="00CD725D">
        <w:rPr>
          <w:rFonts w:ascii="Arial" w:hAnsi="Arial" w:cs="Arial"/>
        </w:rPr>
        <w:t xml:space="preserve">r = 0.42 (p = 0.044). </w:t>
      </w:r>
      <w:r w:rsidR="003D7211">
        <w:rPr>
          <w:rFonts w:ascii="Arial" w:hAnsi="Arial" w:cs="Arial"/>
        </w:rPr>
        <w:t>[Batterink 2017 Cortex citation]</w:t>
      </w:r>
      <w:r w:rsidR="0008726D">
        <w:rPr>
          <w:rFonts w:ascii="Arial" w:hAnsi="Arial" w:cs="Arial"/>
        </w:rPr>
        <w:t xml:space="preserve"> </w:t>
      </w:r>
      <w:r w:rsidR="00CD725D">
        <w:rPr>
          <w:rFonts w:ascii="Arial" w:hAnsi="Arial" w:cs="Arial"/>
        </w:rPr>
        <w:t xml:space="preserve">This correlation coefficient is more similar to what we observed if we compared word recognition performance with the differences in mean RT to each position (r = 0.34, </w:t>
      </w:r>
      <w:r w:rsidR="00CD725D" w:rsidRPr="00CD725D">
        <w:rPr>
          <w:rFonts w:ascii="Arial" w:hAnsi="Arial" w:cs="Arial"/>
          <w:b/>
        </w:rPr>
        <w:t>Fig. S6</w:t>
      </w:r>
      <w:r w:rsidR="00CD725D">
        <w:rPr>
          <w:rFonts w:ascii="Arial" w:hAnsi="Arial" w:cs="Arial"/>
        </w:rPr>
        <w:t xml:space="preserve">), but this relationship remained weak for our data (p = 0.05). </w:t>
      </w:r>
    </w:p>
    <w:p w14:paraId="5ED06A64" w14:textId="77777777" w:rsidR="00375C7F" w:rsidRPr="00DD26DA" w:rsidRDefault="00375C7F" w:rsidP="00375C7F">
      <w:pPr>
        <w:pStyle w:val="Heading2"/>
        <w:rPr>
          <w:rFonts w:ascii="Arial" w:hAnsi="Arial" w:cs="Arial"/>
          <w:b/>
          <w:color w:val="auto"/>
        </w:rPr>
      </w:pPr>
      <w:bookmarkStart w:id="5" w:name="_Toc46406398"/>
      <w:r w:rsidRPr="00DD26DA">
        <w:rPr>
          <w:rFonts w:ascii="Arial" w:hAnsi="Arial" w:cs="Arial"/>
          <w:b/>
          <w:color w:val="auto"/>
        </w:rPr>
        <w:t>Discussion</w:t>
      </w:r>
      <w:bookmarkEnd w:id="5"/>
    </w:p>
    <w:p w14:paraId="7C8E5A43" w14:textId="77777777"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to explicitly discriminat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 xml:space="preserve">word vs. partword test is more conservative than its sister version, the word vs. non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p>
    <w:p w14:paraId="7C29B7AB" w14:textId="77777777" w:rsidR="00644F6F" w:rsidRPr="00DD26DA"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Significant differences in reaction times between individual syllables or pseudowords was not observed. </w:t>
      </w:r>
      <w:r w:rsidR="00644F6F" w:rsidRPr="00DD26DA">
        <w:rPr>
          <w:rFonts w:ascii="Arial" w:hAnsi="Arial" w:cs="Arial"/>
        </w:rPr>
        <w:t>The rapid differentiation of response times, in the first block, confirms previous findings that statistical learning is a very fast and robust mechanism. However, it is plausible that the segmenting sensory inputs based on transitional probabilities is an easier task than combining those segmented units into a larger whole, such as a word. This explanation may account for the lack of a correlation we observed between our two statistical learning tasks.</w:t>
      </w:r>
    </w:p>
    <w:p w14:paraId="67781AB9" w14:textId="2AFA77C7" w:rsidR="00644F6F" w:rsidRPr="00DD26DA" w:rsidRDefault="00644F6F" w:rsidP="00644F6F">
      <w:pPr>
        <w:rPr>
          <w:rFonts w:ascii="Arial" w:hAnsi="Arial" w:cs="Arial"/>
        </w:rPr>
      </w:pPr>
      <w:r w:rsidRPr="00DD26DA">
        <w:rPr>
          <w:rFonts w:ascii="Arial" w:hAnsi="Arial" w:cs="Arial"/>
        </w:rPr>
        <w:t xml:space="preserve">Another explanation lies in the fact that the tasks are inherently different by virtue of what they ask of the participant. The online task requires no explicit recall of information learned during the exposure phase, but rather a simple auditory template matching. In contrast, the offline tasks requires participants to take two tokens and determine which is more similar to what they just heard. Since both tokens were indeed heard, success in the task requires not only a tracking of transitional probabilities, but also the inference that these changes in statistics imply natural breaking points in the stream. While much experimental evidence points to a role of statistical structure and surprise in generating implicit event boundaries </w:t>
      </w:r>
      <w:r w:rsidRPr="00DD26DA">
        <w:rPr>
          <w:rFonts w:ascii="Arial" w:hAnsi="Arial" w:cs="Arial"/>
        </w:rPr>
        <w:fldChar w:fldCharType="begin" w:fldLock="1"/>
      </w:r>
      <w:r w:rsidR="00FE7CBA">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lt;sup&gt;15,16&lt;/sup&gt;"},"properties":{"noteIndex":0},"schema":"https://github.com/citation-style-language/schema/raw/master/csl-citation.json"}</w:instrText>
      </w:r>
      <w:r w:rsidRPr="00DD26DA">
        <w:rPr>
          <w:rFonts w:ascii="Arial" w:hAnsi="Arial" w:cs="Arial"/>
        </w:rPr>
        <w:fldChar w:fldCharType="separate"/>
      </w:r>
      <w:r w:rsidR="00FE7CBA" w:rsidRPr="00FE7CBA">
        <w:rPr>
          <w:rFonts w:ascii="Arial" w:hAnsi="Arial" w:cs="Arial"/>
          <w:noProof/>
        </w:rPr>
        <w:t>(Schapiro et al. 2013; Zacks and Swallow 2007)</w:t>
      </w:r>
      <w:r w:rsidRPr="00DD26DA">
        <w:rPr>
          <w:rFonts w:ascii="Arial" w:hAnsi="Arial" w:cs="Arial"/>
        </w:rPr>
        <w:fldChar w:fldCharType="end"/>
      </w:r>
      <w:r w:rsidRPr="00DD26DA">
        <w:rPr>
          <w:rFonts w:ascii="Arial" w:hAnsi="Arial" w:cs="Arial"/>
        </w:rPr>
        <w:t xml:space="preserve">, these representations are rather weak and can be easily overridden by subsequent exposure, e.g. to part-words [citation needed].  </w:t>
      </w:r>
    </w:p>
    <w:p w14:paraId="05A611F0" w14:textId="77777777" w:rsidR="00D96D1F" w:rsidRPr="00DD26DA" w:rsidRDefault="00644F6F" w:rsidP="00E47FA0">
      <w:pPr>
        <w:rPr>
          <w:rFonts w:ascii="Arial" w:hAnsi="Arial" w:cs="Arial"/>
        </w:rPr>
      </w:pPr>
      <w:r w:rsidRPr="00DD26DA">
        <w:rPr>
          <w:rFonts w:ascii="Arial" w:hAnsi="Arial" w:cs="Arial"/>
        </w:rPr>
        <w:t xml:space="preserve">We wished to investigate why graded response times in the online task failed to adequately predict offline pseudoword recognition. The syllables in the stream are each characterized by </w:t>
      </w:r>
      <w:r w:rsidRPr="00DD26DA">
        <w:rPr>
          <w:rFonts w:ascii="Arial" w:hAnsi="Arial" w:cs="Arial"/>
        </w:rPr>
        <w:lastRenderedPageBreak/>
        <w:t xml:space="preserve">several features: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lic pseudoword as a single unit). </w:t>
      </w:r>
      <w:r w:rsidR="00E0385A" w:rsidRPr="00DD26DA">
        <w:rPr>
          <w:rFonts w:ascii="Arial" w:hAnsi="Arial" w:cs="Arial"/>
        </w:rPr>
        <w:t xml:space="preserve">Yet, other representations, as listed above, are also possible. We performed a representational similarity analysis on the reaction times from the online task to determine whether the pattern of responses can provide a clue as to which features participants readily encoded. </w:t>
      </w:r>
    </w:p>
    <w:p w14:paraId="4F0AD8C9" w14:textId="77777777" w:rsidR="00D96D1F" w:rsidRPr="00DD26DA" w:rsidRDefault="00D96D1F" w:rsidP="00E47FA0">
      <w:pPr>
        <w:rPr>
          <w:rFonts w:ascii="Arial" w:hAnsi="Arial" w:cs="Arial"/>
        </w:rPr>
      </w:pPr>
    </w:p>
    <w:p w14:paraId="6E2B847D" w14:textId="77777777" w:rsidR="00375C7F" w:rsidRPr="00DD26DA" w:rsidRDefault="00375C7F" w:rsidP="00375C7F">
      <w:pPr>
        <w:pStyle w:val="Heading1"/>
        <w:rPr>
          <w:rFonts w:ascii="Arial" w:hAnsi="Arial" w:cs="Arial"/>
          <w:b/>
          <w:color w:val="auto"/>
        </w:rPr>
      </w:pPr>
      <w:bookmarkStart w:id="6" w:name="_Toc46406399"/>
      <w:r w:rsidRPr="00DD26DA">
        <w:rPr>
          <w:rFonts w:ascii="Arial" w:hAnsi="Arial" w:cs="Arial"/>
          <w:b/>
          <w:color w:val="auto"/>
        </w:rPr>
        <w:t>Experiment 2</w:t>
      </w:r>
      <w:bookmarkEnd w:id="6"/>
    </w:p>
    <w:p w14:paraId="168697B7" w14:textId="77777777" w:rsidR="00375C7F" w:rsidRPr="00DD26DA" w:rsidRDefault="00375C7F" w:rsidP="00375C7F">
      <w:pPr>
        <w:pStyle w:val="Heading2"/>
        <w:rPr>
          <w:rFonts w:ascii="Arial" w:hAnsi="Arial" w:cs="Arial"/>
          <w:b/>
          <w:color w:val="auto"/>
        </w:rPr>
      </w:pPr>
      <w:bookmarkStart w:id="7" w:name="_Toc46406400"/>
      <w:r w:rsidRPr="00DD26DA">
        <w:rPr>
          <w:rFonts w:ascii="Arial" w:hAnsi="Arial" w:cs="Arial"/>
          <w:b/>
          <w:color w:val="auto"/>
        </w:rPr>
        <w:t>Method</w:t>
      </w:r>
      <w:bookmarkEnd w:id="7"/>
    </w:p>
    <w:p w14:paraId="4476F4F6" w14:textId="77777777" w:rsidR="00375C7F" w:rsidRPr="00DD26DA" w:rsidRDefault="00375C7F" w:rsidP="00375C7F">
      <w:pPr>
        <w:pStyle w:val="Heading2"/>
        <w:rPr>
          <w:rFonts w:ascii="Arial" w:hAnsi="Arial" w:cs="Arial"/>
          <w:b/>
          <w:color w:val="auto"/>
        </w:rPr>
      </w:pPr>
      <w:bookmarkStart w:id="8" w:name="_Toc46406401"/>
      <w:r w:rsidRPr="00DD26DA">
        <w:rPr>
          <w:rFonts w:ascii="Arial" w:hAnsi="Arial" w:cs="Arial"/>
          <w:b/>
          <w:color w:val="auto"/>
        </w:rPr>
        <w:t>Results</w:t>
      </w:r>
      <w:bookmarkEnd w:id="8"/>
    </w:p>
    <w:p w14:paraId="22A06506" w14:textId="77777777"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7777777" w:rsidR="00FD7935" w:rsidRPr="00DD26DA" w:rsidRDefault="002F4335" w:rsidP="00FD7935">
      <w:pPr>
        <w:rPr>
          <w:rFonts w:ascii="Arial" w:hAnsi="Arial" w:cs="Arial"/>
        </w:rPr>
      </w:pPr>
      <w:r>
        <w:rPr>
          <w:rFonts w:ascii="Arial" w:hAnsi="Arial" w:cs="Arial"/>
          <w:b/>
          <w:noProof/>
        </w:rPr>
        <w:drawing>
          <wp:anchor distT="0" distB="0" distL="114300" distR="114300" simplePos="0" relativeHeight="251683840" behindDoc="0" locked="0" layoutInCell="1" allowOverlap="1" wp14:anchorId="6462D59F" wp14:editId="3EAA1306">
            <wp:simplePos x="0" y="0"/>
            <wp:positionH relativeFrom="column">
              <wp:posOffset>2395601</wp:posOffset>
            </wp:positionH>
            <wp:positionV relativeFrom="paragraph">
              <wp:posOffset>365760</wp:posOffset>
            </wp:positionV>
            <wp:extent cx="3761740" cy="2507615"/>
            <wp:effectExtent l="0" t="0" r="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xp4fig1b_rt_po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1740" cy="25076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noProof/>
        </w:rPr>
        <w:drawing>
          <wp:anchor distT="0" distB="0" distL="114300" distR="114300" simplePos="0" relativeHeight="251671552" behindDoc="0" locked="0" layoutInCell="1" allowOverlap="1" wp14:anchorId="1DA893FD" wp14:editId="67421D56">
            <wp:simplePos x="0" y="0"/>
            <wp:positionH relativeFrom="column">
              <wp:posOffset>-780923</wp:posOffset>
            </wp:positionH>
            <wp:positionV relativeFrom="paragraph">
              <wp:posOffset>314325</wp:posOffset>
            </wp:positionV>
            <wp:extent cx="3993515" cy="2748915"/>
            <wp:effectExtent l="0" t="0" r="698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rgetdetection_overall_med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93515" cy="2748915"/>
                    </a:xfrm>
                    <a:prstGeom prst="rect">
                      <a:avLst/>
                    </a:prstGeom>
                  </pic:spPr>
                </pic:pic>
              </a:graphicData>
            </a:graphic>
            <wp14:sizeRelH relativeFrom="margin">
              <wp14:pctWidth>0</wp14:pctWidth>
            </wp14:sizeRelH>
          </wp:anchor>
        </w:drawing>
      </w:r>
    </w:p>
    <w:p w14:paraId="6CA57A29" w14:textId="77777777" w:rsidR="00FD7935" w:rsidRPr="00DD26DA" w:rsidRDefault="002F4335" w:rsidP="00FD7935">
      <w:pPr>
        <w:rPr>
          <w:rFonts w:ascii="Arial" w:hAnsi="Arial" w:cs="Arial"/>
        </w:rPr>
      </w:pPr>
      <w:r>
        <w:rPr>
          <w:rFonts w:ascii="Arial" w:hAnsi="Arial" w:cs="Arial"/>
          <w:b/>
          <w:noProof/>
        </w:rPr>
        <w:lastRenderedPageBreak/>
        <w:drawing>
          <wp:anchor distT="0" distB="0" distL="114300" distR="114300" simplePos="0" relativeHeight="251682816" behindDoc="0" locked="0" layoutInCell="1" allowOverlap="1" wp14:anchorId="6E6C5092" wp14:editId="4C5BD332">
            <wp:simplePos x="0" y="0"/>
            <wp:positionH relativeFrom="column">
              <wp:posOffset>2305685</wp:posOffset>
            </wp:positionH>
            <wp:positionV relativeFrom="paragraph">
              <wp:posOffset>3015869</wp:posOffset>
            </wp:positionV>
            <wp:extent cx="3607308" cy="2404872"/>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rgetdetection_RS_medi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7308" cy="2404872"/>
                    </a:xfrm>
                    <a:prstGeom prst="rect">
                      <a:avLst/>
                    </a:prstGeom>
                  </pic:spPr>
                </pic:pic>
              </a:graphicData>
            </a:graphic>
          </wp:anchor>
        </w:drawing>
      </w:r>
      <w:r>
        <w:rPr>
          <w:rFonts w:ascii="Arial" w:hAnsi="Arial" w:cs="Arial"/>
          <w:noProof/>
        </w:rPr>
        <w:drawing>
          <wp:anchor distT="0" distB="0" distL="114300" distR="114300" simplePos="0" relativeHeight="251681792" behindDoc="0" locked="0" layoutInCell="1" allowOverlap="1" wp14:anchorId="79C1FD34" wp14:editId="221B9E24">
            <wp:simplePos x="0" y="0"/>
            <wp:positionH relativeFrom="column">
              <wp:posOffset>-712661</wp:posOffset>
            </wp:positionH>
            <wp:positionV relativeFrom="paragraph">
              <wp:posOffset>2861310</wp:posOffset>
            </wp:positionV>
            <wp:extent cx="3758184" cy="2505456"/>
            <wp:effectExtent l="0" t="0" r="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rgetdetection_SR_medi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58184" cy="2505456"/>
                    </a:xfrm>
                    <a:prstGeom prst="rect">
                      <a:avLst/>
                    </a:prstGeom>
                  </pic:spPr>
                </pic:pic>
              </a:graphicData>
            </a:graphic>
          </wp:anchor>
        </w:drawing>
      </w:r>
    </w:p>
    <w:p w14:paraId="234C7633" w14:textId="77777777" w:rsidR="00FD7935" w:rsidRDefault="00FD7935" w:rsidP="00182FDC">
      <w:pPr>
        <w:rPr>
          <w:rFonts w:ascii="Arial" w:hAnsi="Arial" w:cs="Arial"/>
        </w:rPr>
      </w:pPr>
    </w:p>
    <w:p w14:paraId="475F4D61" w14:textId="77777777" w:rsidR="00182FDC" w:rsidRPr="00182FDC" w:rsidRDefault="00182FDC" w:rsidP="00182FDC">
      <w:pPr>
        <w:rPr>
          <w:rFonts w:ascii="Arial" w:hAnsi="Arial" w:cs="Arial"/>
          <w:b/>
        </w:rPr>
      </w:pPr>
      <w:r w:rsidRPr="00182FDC">
        <w:rPr>
          <w:rFonts w:ascii="Arial" w:hAnsi="Arial" w:cs="Arial"/>
          <w:b/>
        </w:rPr>
        <w:t xml:space="preserve">Fig. 6. </w:t>
      </w:r>
    </w:p>
    <w:p w14:paraId="2E286DB0" w14:textId="77777777"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each participant to vary between sessions, as well as their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77777777" w:rsidR="004568D9" w:rsidRDefault="004568D9" w:rsidP="004D432A">
      <w:pPr>
        <w:autoSpaceDE w:val="0"/>
        <w:autoSpaceDN w:val="0"/>
        <w:adjustRightInd w:val="0"/>
        <w:spacing w:after="0" w:line="240" w:lineRule="auto"/>
        <w:rPr>
          <w:rFonts w:ascii="Arial" w:hAnsi="Arial" w:cs="Arial"/>
        </w:rPr>
      </w:pPr>
    </w:p>
    <w:p w14:paraId="310ED0E2" w14:textId="77777777" w:rsidR="004568D9" w:rsidRPr="00677F97" w:rsidRDefault="004568D9" w:rsidP="004D432A">
      <w:pPr>
        <w:autoSpaceDE w:val="0"/>
        <w:autoSpaceDN w:val="0"/>
        <w:adjustRightInd w:val="0"/>
        <w:spacing w:after="0" w:line="240" w:lineRule="auto"/>
        <w:rPr>
          <w:rFonts w:ascii="Arial" w:hAnsi="Arial" w:cs="Arial"/>
          <w:color w:val="C00000"/>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for the structured condition, a significant drop in estimated means between positions 1 - 2 () and 1 - 3 (), however. There was a smaller, but also statistically significant decrease in means between 2 - 3 (). In the random condition, we were surprised to observe a similar pattern, where differences in estimated means for each pair of positions reached significance, with the smallest change occurring between 1 - 2 (). </w:t>
      </w:r>
      <w:r w:rsidR="0021074D">
        <w:rPr>
          <w:rFonts w:ascii="Arial" w:hAnsi="Arial" w:cs="Arial"/>
        </w:rPr>
        <w:t>(</w:t>
      </w:r>
      <w:r w:rsidR="0021074D" w:rsidRPr="0021074D">
        <w:rPr>
          <w:rFonts w:ascii="Arial" w:hAnsi="Arial" w:cs="Arial"/>
          <w:b/>
        </w:rPr>
        <w:t>Fig. 7</w:t>
      </w:r>
      <w:r w:rsidR="0021074D">
        <w:rPr>
          <w:rFonts w:ascii="Arial" w:hAnsi="Arial" w:cs="Arial"/>
          <w:b/>
        </w:rPr>
        <w:t>a</w:t>
      </w:r>
      <w:r w:rsidR="0021074D">
        <w:rPr>
          <w:rFonts w:ascii="Arial" w:hAnsi="Arial" w:cs="Arial"/>
        </w:rPr>
        <w:t xml:space="preserve">) </w:t>
      </w:r>
      <w:commentRangeStart w:id="9"/>
      <w:r w:rsidRPr="00677F97">
        <w:rPr>
          <w:rFonts w:ascii="Arial" w:hAnsi="Arial" w:cs="Arial"/>
          <w:color w:val="C00000"/>
        </w:rPr>
        <w:t>Given that there were no regularities in the random stream that could bias reaction times to certain tokens more than others, we hypothesized that the modulation observed here is due to variations in the acoustic features of the stimuli, leading to certain tokens being more easily recognizable than others. [Perhaps this needs an accuracy rating that corroborates greater accuracy for 2</w:t>
      </w:r>
      <w:r w:rsidRPr="00677F97">
        <w:rPr>
          <w:rFonts w:ascii="Arial" w:hAnsi="Arial" w:cs="Arial"/>
          <w:color w:val="C00000"/>
          <w:vertAlign w:val="superscript"/>
        </w:rPr>
        <w:t>nd</w:t>
      </w:r>
      <w:r w:rsidRPr="00677F97">
        <w:rPr>
          <w:rFonts w:ascii="Arial" w:hAnsi="Arial" w:cs="Arial"/>
          <w:color w:val="C00000"/>
        </w:rPr>
        <w:t xml:space="preserve"> and 3</w:t>
      </w:r>
      <w:r w:rsidRPr="00677F97">
        <w:rPr>
          <w:rFonts w:ascii="Arial" w:hAnsi="Arial" w:cs="Arial"/>
          <w:color w:val="C00000"/>
          <w:vertAlign w:val="superscript"/>
        </w:rPr>
        <w:t>rd</w:t>
      </w:r>
      <w:r w:rsidRPr="00677F97">
        <w:rPr>
          <w:rFonts w:ascii="Arial" w:hAnsi="Arial" w:cs="Arial"/>
          <w:color w:val="C00000"/>
        </w:rPr>
        <w:t xml:space="preserve"> position targets. Also a review that suggests the CV syllables assigned randomly to 2</w:t>
      </w:r>
      <w:r w:rsidRPr="00677F97">
        <w:rPr>
          <w:rFonts w:ascii="Arial" w:hAnsi="Arial" w:cs="Arial"/>
          <w:color w:val="C00000"/>
          <w:vertAlign w:val="superscript"/>
        </w:rPr>
        <w:t>nd</w:t>
      </w:r>
      <w:r w:rsidRPr="00677F97">
        <w:rPr>
          <w:rFonts w:ascii="Arial" w:hAnsi="Arial" w:cs="Arial"/>
          <w:color w:val="C00000"/>
        </w:rPr>
        <w:t xml:space="preserve"> or 3</w:t>
      </w:r>
      <w:r w:rsidRPr="00677F97">
        <w:rPr>
          <w:rFonts w:ascii="Arial" w:hAnsi="Arial" w:cs="Arial"/>
          <w:color w:val="C00000"/>
          <w:vertAlign w:val="superscript"/>
        </w:rPr>
        <w:t>rd</w:t>
      </w:r>
      <w:r w:rsidRPr="00677F97">
        <w:rPr>
          <w:rFonts w:ascii="Arial" w:hAnsi="Arial" w:cs="Arial"/>
          <w:color w:val="C00000"/>
        </w:rPr>
        <w:t xml:space="preserve"> position may have faster onset times, faster recognition.] </w:t>
      </w:r>
      <w:commentRangeEnd w:id="9"/>
      <w:r w:rsidR="00677F97">
        <w:rPr>
          <w:rStyle w:val="CommentReference"/>
        </w:rPr>
        <w:commentReference w:id="9"/>
      </w:r>
    </w:p>
    <w:p w14:paraId="207047A5" w14:textId="77777777" w:rsidR="00182FDC" w:rsidRDefault="00182FDC" w:rsidP="004D432A">
      <w:pPr>
        <w:autoSpaceDE w:val="0"/>
        <w:autoSpaceDN w:val="0"/>
        <w:adjustRightInd w:val="0"/>
        <w:spacing w:after="0" w:line="240" w:lineRule="auto"/>
        <w:rPr>
          <w:rFonts w:ascii="Arial" w:hAnsi="Arial" w:cs="Arial"/>
        </w:rPr>
      </w:pPr>
    </w:p>
    <w:p w14:paraId="0E793ABE" w14:textId="77777777" w:rsidR="00907455" w:rsidRDefault="00907455" w:rsidP="004D432A">
      <w:pPr>
        <w:autoSpaceDE w:val="0"/>
        <w:autoSpaceDN w:val="0"/>
        <w:adjustRightInd w:val="0"/>
        <w:spacing w:after="0" w:line="240" w:lineRule="auto"/>
        <w:rPr>
          <w:rFonts w:ascii="Arial" w:hAnsi="Arial" w:cs="Arial"/>
        </w:rPr>
      </w:pPr>
      <w:r>
        <w:rPr>
          <w:rFonts w:ascii="Arial" w:hAnsi="Arial" w:cs="Arial"/>
        </w:rPr>
        <w:t xml:space="preserve">However, this observation alone only suggests that variability in stimuli caused some variability in response. When examining the effect of session (presence or absence of statistical structure) </w:t>
      </w:r>
      <w:r>
        <w:rPr>
          <w:rFonts w:ascii="Arial" w:hAnsi="Arial" w:cs="Arial"/>
        </w:rPr>
        <w:lastRenderedPageBreak/>
        <w:t>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 xml:space="preserve">(z(Inf)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Inf)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z(Inf) = -0.12, p = 0.90</w:t>
      </w:r>
      <w:r>
        <w:rPr>
          <w:rFonts w:ascii="Arial" w:hAnsi="Arial" w:cs="Arial"/>
        </w:rPr>
        <w:t xml:space="preserve">). </w:t>
      </w:r>
      <w:r w:rsidR="00182FDC">
        <w:rPr>
          <w:rFonts w:ascii="Arial" w:hAnsi="Arial" w:cs="Arial"/>
        </w:rPr>
        <w:t>(</w:t>
      </w:r>
      <w:r w:rsidR="00182FDC" w:rsidRPr="00182FDC">
        <w:rPr>
          <w:rFonts w:ascii="Arial" w:hAnsi="Arial" w:cs="Arial"/>
          <w:b/>
        </w:rPr>
        <w:t>Fig. 7</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3B04AA7F" w14:textId="77777777" w:rsidR="004D432A" w:rsidRDefault="004D432A" w:rsidP="004D432A">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can be easily disrupted by exposure to streams with differing or no statistics. [citation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21074D" w:rsidRPr="0021074D">
        <w:rPr>
          <w:rFonts w:ascii="Arial" w:hAnsi="Arial" w:cs="Arial"/>
          <w:b/>
        </w:rPr>
        <w:t>Fig. 6 c-d</w:t>
      </w:r>
      <w:r w:rsidR="0021074D">
        <w:rPr>
          <w:rFonts w:ascii="Arial" w:hAnsi="Arial" w:cs="Arial"/>
        </w:rPr>
        <w:t xml:space="preserve">, </w:t>
      </w:r>
      <w:r w:rsidR="00670ADF" w:rsidRPr="00670ADF">
        <w:rPr>
          <w:rFonts w:ascii="Arial" w:hAnsi="Arial" w:cs="Arial"/>
          <w:b/>
        </w:rPr>
        <w:t>Fig. S5</w:t>
      </w:r>
      <w:r>
        <w:rPr>
          <w:rFonts w:ascii="Arial" w:hAnsi="Arial" w:cs="Arial"/>
        </w:rPr>
        <w:t xml:space="preserve">) </w:t>
      </w:r>
    </w:p>
    <w:p w14:paraId="3D0DA3FA" w14:textId="77777777" w:rsidR="00FD7935" w:rsidRPr="00DD26DA" w:rsidRDefault="00182FDC" w:rsidP="00FD7935">
      <w:pPr>
        <w:rPr>
          <w:rFonts w:ascii="Arial" w:hAnsi="Arial" w:cs="Arial"/>
        </w:rPr>
      </w:pPr>
      <w:r>
        <w:rPr>
          <w:rFonts w:ascii="Arial" w:eastAsiaTheme="majorEastAsia" w:hAnsi="Arial" w:cs="Arial"/>
          <w:b/>
          <w:sz w:val="24"/>
          <w:szCs w:val="24"/>
        </w:rPr>
        <w:t>Fig. 7</w:t>
      </w:r>
      <w:r w:rsidR="00FE7CBA">
        <w:rPr>
          <w:rFonts w:ascii="Arial" w:eastAsiaTheme="majorEastAsia" w:hAnsi="Arial" w:cs="Arial"/>
          <w:b/>
          <w:sz w:val="24"/>
          <w:szCs w:val="24"/>
        </w:rPr>
        <w:pict w14:anchorId="188E9470">
          <v:shape id="_x0000_i1025" type="#_x0000_t75" style="width:287.3pt;height:191.5pt">
            <v:imagedata r:id="rId23" o:title="exp4figS1"/>
          </v:shape>
        </w:pict>
      </w:r>
    </w:p>
    <w:p w14:paraId="4F587F7E" w14:textId="77777777" w:rsidR="00FD7935" w:rsidRPr="00DD26DA" w:rsidRDefault="00FD7935" w:rsidP="00FD7935">
      <w:pPr>
        <w:rPr>
          <w:rFonts w:ascii="Arial" w:hAnsi="Arial" w:cs="Arial"/>
        </w:rPr>
      </w:pPr>
    </w:p>
    <w:p w14:paraId="111FDE2B" w14:textId="77777777" w:rsidR="0018389C" w:rsidRPr="0018389C" w:rsidRDefault="00FE7CBA" w:rsidP="0018389C">
      <w:pPr>
        <w:pStyle w:val="Heading2"/>
        <w:rPr>
          <w:rFonts w:ascii="Arial" w:hAnsi="Arial" w:cs="Arial"/>
          <w:b/>
          <w:color w:val="auto"/>
        </w:rPr>
      </w:pPr>
      <w:bookmarkStart w:id="10" w:name="_Toc46406402"/>
      <w:r>
        <w:rPr>
          <w:rFonts w:ascii="Arial" w:hAnsi="Arial" w:cs="Arial"/>
          <w:noProof/>
          <w:color w:val="auto"/>
        </w:rPr>
        <w:pict w14:anchorId="30E1397F">
          <v:shape id="_x0000_s1030" type="#_x0000_t75" style="position:absolute;margin-left:-70.5pt;margin-top:15.1pt;width:610.35pt;height:122.2pt;z-index:251677696">
            <v:imagedata r:id="rId24" o:title="targetdetection_facet"/>
            <w10:wrap type="square"/>
          </v:shape>
        </w:pict>
      </w:r>
      <w:r w:rsidR="00375C7F" w:rsidRPr="00DD26DA">
        <w:rPr>
          <w:rFonts w:ascii="Arial" w:hAnsi="Arial" w:cs="Arial"/>
          <w:b/>
          <w:color w:val="auto"/>
        </w:rPr>
        <w:t>Discussion</w:t>
      </w:r>
      <w:bookmarkEnd w:id="10"/>
    </w:p>
    <w:p w14:paraId="0E9ABF7C" w14:textId="77777777" w:rsidR="0018389C" w:rsidRPr="00DD26DA" w:rsidRDefault="0018389C" w:rsidP="0018389C">
      <w:pPr>
        <w:rPr>
          <w:rFonts w:ascii="Arial" w:hAnsi="Arial" w:cs="Arial"/>
        </w:rPr>
      </w:pPr>
    </w:p>
    <w:p w14:paraId="55545B73" w14:textId="11630C9A" w:rsidR="0018389C" w:rsidRDefault="0018389C" w:rsidP="0018389C"/>
    <w:p w14:paraId="1FE72320" w14:textId="77777777" w:rsidR="000663AB" w:rsidRPr="0018389C" w:rsidRDefault="000663AB" w:rsidP="0018389C"/>
    <w:p w14:paraId="3468DBE7" w14:textId="3037A5AD" w:rsidR="000663AB" w:rsidRDefault="000663AB" w:rsidP="001569AC">
      <w:pPr>
        <w:pStyle w:val="Heading1"/>
        <w:rPr>
          <w:rFonts w:ascii="Arial" w:hAnsi="Arial" w:cs="Arial"/>
          <w:b/>
          <w:color w:val="auto"/>
        </w:rPr>
      </w:pPr>
      <w:bookmarkStart w:id="11" w:name="_Toc46406403"/>
      <w:r>
        <w:rPr>
          <w:rFonts w:ascii="Arial" w:hAnsi="Arial" w:cs="Arial"/>
          <w:b/>
          <w:color w:val="auto"/>
        </w:rPr>
        <w:t>Individual Variability in Online Target Detection</w:t>
      </w:r>
    </w:p>
    <w:p w14:paraId="61DBBD9B" w14:textId="77777777" w:rsidR="000663AB" w:rsidRPr="000663AB" w:rsidRDefault="000663AB" w:rsidP="000663AB"/>
    <w:p w14:paraId="12F3BC11" w14:textId="40ED13FB" w:rsidR="000663AB" w:rsidRDefault="00FD083F" w:rsidP="001569AC">
      <w:pPr>
        <w:pStyle w:val="Heading1"/>
        <w:rPr>
          <w:rFonts w:ascii="Arial" w:hAnsi="Arial" w:cs="Arial"/>
          <w:b/>
          <w:color w:val="auto"/>
        </w:rPr>
      </w:pPr>
      <w:r>
        <w:rPr>
          <w:rFonts w:ascii="Arial" w:hAnsi="Arial" w:cs="Arial"/>
          <w:b/>
          <w:color w:val="auto"/>
        </w:rPr>
        <w:lastRenderedPageBreak/>
        <w:t xml:space="preserve">Coding of Structural Features </w:t>
      </w:r>
      <w:r w:rsidR="000663AB">
        <w:rPr>
          <w:rFonts w:ascii="Arial" w:hAnsi="Arial" w:cs="Arial"/>
          <w:b/>
          <w:color w:val="auto"/>
        </w:rPr>
        <w:t>in Online Target Detection</w:t>
      </w:r>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strategies which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could be encoded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0AC5E35B" w:rsidR="009E5501" w:rsidRDefault="009E5501" w:rsidP="000663AB">
      <w:pPr>
        <w:rPr>
          <w:rFonts w:ascii="Arial" w:hAnsi="Arial" w:cs="Arial"/>
        </w:rPr>
      </w:pPr>
      <w:r>
        <w:rPr>
          <w:rFonts w:ascii="Arial" w:hAnsi="Arial" w:cs="Arial"/>
        </w:rPr>
        <w:t xml:space="preserve">For the test of ordinal position, within values included the correlation between all pairs of word-initial syllables (e.g. nu-ro), all pairs of word-medial syllables (e.g. ga-ki), and all pairs of word-final syllables (e.g. di-se) versus correlations between syllables within each word (e.g. nu-ga, ga-di, nu-di). </w:t>
      </w:r>
      <w:r w:rsidR="008E190E">
        <w:rPr>
          <w:rFonts w:ascii="Arial" w:hAnsi="Arial" w:cs="Arial"/>
        </w:rPr>
        <w:t>Here we also observed a significant shift… {}</w:t>
      </w:r>
    </w:p>
    <w:p w14:paraId="621C785D" w14:textId="18852504" w:rsidR="009E5501" w:rsidRDefault="009E5501" w:rsidP="000663AB">
      <w:pPr>
        <w:rPr>
          <w:rFonts w:ascii="Arial" w:hAnsi="Arial" w:cs="Arial"/>
        </w:rPr>
      </w:pPr>
      <w:r>
        <w:rPr>
          <w:rFonts w:ascii="Arial" w:hAnsi="Arial" w:cs="Arial"/>
        </w:rPr>
        <w:t xml:space="preserve">For the test of word identity, within values included the correlation between syllables within each word (e.g. nu-ga, ga-di, nu-di) versus “phantom” word pairs where each item in the pair is drawn from two different words (e.g. nu-ki, nu-se). </w:t>
      </w:r>
      <w:r w:rsidR="0003278F">
        <w:rPr>
          <w:rFonts w:ascii="Arial" w:hAnsi="Arial" w:cs="Arial"/>
        </w:rPr>
        <w:t xml:space="preserve">Here we observed no significant difference. (W(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1883CB13" w:rsidR="009E5501" w:rsidRPr="00FD083F" w:rsidRDefault="009E5501" w:rsidP="000663AB">
      <w:pPr>
        <w:rPr>
          <w:rFonts w:ascii="Arial" w:hAnsi="Arial" w:cs="Arial"/>
        </w:rPr>
      </w:pPr>
      <w:r>
        <w:rPr>
          <w:rFonts w:ascii="Arial" w:hAnsi="Arial" w:cs="Arial"/>
        </w:rPr>
        <w:t xml:space="preserve">Finally, to test duplet identity, we compared values from all pairs of duplets within words (e.g. nu-ga, ga-di) versus pairs of word-initial and word-final syllables within words (e.g. nu-di). </w:t>
      </w:r>
      <w:r w:rsidR="008E190E">
        <w:rPr>
          <w:rFonts w:ascii="Arial" w:hAnsi="Arial" w:cs="Arial"/>
        </w:rPr>
        <w:t xml:space="preserve">Also </w:t>
      </w:r>
      <w:r w:rsidR="008E190E">
        <w:rPr>
          <w:rFonts w:ascii="Arial" w:hAnsi="Arial" w:cs="Arial"/>
        </w:rPr>
        <w:lastRenderedPageBreak/>
        <w:t xml:space="preserve">found evidence for duplets. </w:t>
      </w:r>
      <w:r w:rsidR="00FE7CBA">
        <w:rPr>
          <w:rFonts w:ascii="Arial" w:hAnsi="Arial" w:cs="Arial"/>
        </w:rPr>
        <w:pict w14:anchorId="05284C98">
          <v:shape id="_x0000_i1026" type="#_x0000_t75" style="width:415.45pt;height:296.65pt">
            <v:imagedata r:id="rId25" o:title="fig_similarity"/>
          </v:shape>
        </w:pict>
      </w:r>
    </w:p>
    <w:p w14:paraId="362C76F7" w14:textId="77777777" w:rsidR="00FD083F" w:rsidRPr="000663AB" w:rsidRDefault="00FD083F" w:rsidP="000663AB"/>
    <w:p w14:paraId="20452BA9" w14:textId="1B331D32" w:rsidR="00375C7F" w:rsidRPr="00DD26DA" w:rsidRDefault="001569AC" w:rsidP="001569AC">
      <w:pPr>
        <w:pStyle w:val="Heading1"/>
        <w:rPr>
          <w:rFonts w:ascii="Arial" w:hAnsi="Arial" w:cs="Arial"/>
          <w:b/>
          <w:color w:val="auto"/>
        </w:rPr>
      </w:pPr>
      <w:r w:rsidRPr="00DD26DA">
        <w:rPr>
          <w:rFonts w:ascii="Arial" w:hAnsi="Arial" w:cs="Arial"/>
          <w:b/>
          <w:color w:val="auto"/>
        </w:rPr>
        <w:t>General Discussion</w:t>
      </w:r>
      <w:bookmarkEnd w:id="11"/>
    </w:p>
    <w:p w14:paraId="18A8C6EB" w14:textId="77777777" w:rsidR="00375C7F" w:rsidRPr="00DD26DA" w:rsidRDefault="00375C7F" w:rsidP="00375C7F">
      <w:pPr>
        <w:pStyle w:val="Heading1"/>
        <w:rPr>
          <w:rFonts w:ascii="Arial" w:hAnsi="Arial" w:cs="Arial"/>
          <w:b/>
          <w:color w:val="auto"/>
        </w:rPr>
      </w:pPr>
      <w:bookmarkStart w:id="12" w:name="_Toc46406404"/>
      <w:r w:rsidRPr="00DD26DA">
        <w:rPr>
          <w:rFonts w:ascii="Arial" w:hAnsi="Arial" w:cs="Arial"/>
          <w:b/>
          <w:color w:val="auto"/>
        </w:rPr>
        <w:t>Conclusion</w:t>
      </w:r>
      <w:bookmarkEnd w:id="12"/>
    </w:p>
    <w:p w14:paraId="1DE3D4A7" w14:textId="77777777" w:rsidR="00375C7F" w:rsidRPr="00DD26DA" w:rsidRDefault="00375C7F" w:rsidP="00375C7F">
      <w:pPr>
        <w:rPr>
          <w:rFonts w:ascii="Arial" w:hAnsi="Arial" w:cs="Arial"/>
        </w:rPr>
      </w:pPr>
    </w:p>
    <w:p w14:paraId="4861D5BF" w14:textId="77777777" w:rsidR="00375C7F" w:rsidRPr="00DD26DA" w:rsidRDefault="00375C7F" w:rsidP="00375C7F">
      <w:pPr>
        <w:pStyle w:val="Heading1"/>
        <w:rPr>
          <w:rFonts w:ascii="Arial" w:hAnsi="Arial" w:cs="Arial"/>
          <w:b/>
          <w:color w:val="auto"/>
        </w:rPr>
      </w:pPr>
      <w:bookmarkStart w:id="13" w:name="_Toc46406405"/>
      <w:r w:rsidRPr="00DD26DA">
        <w:rPr>
          <w:rFonts w:ascii="Arial" w:hAnsi="Arial" w:cs="Arial"/>
          <w:b/>
          <w:color w:val="auto"/>
        </w:rPr>
        <w:t>References</w:t>
      </w:r>
      <w:bookmarkEnd w:id="13"/>
    </w:p>
    <w:p w14:paraId="2763A6E0" w14:textId="22F051C6" w:rsidR="00FE7CBA" w:rsidRPr="00FE7CBA" w:rsidRDefault="001569AC" w:rsidP="00FE7CBA">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FE7CBA" w:rsidRPr="00FE7CBA">
        <w:rPr>
          <w:rFonts w:ascii="Arial" w:hAnsi="Arial" w:cs="Arial"/>
          <w:noProof/>
          <w:szCs w:val="24"/>
        </w:rPr>
        <w:t xml:space="preserve">Armstrong, Blair C., Ram Frost, and Morten H. Christiansen. 2017. “The Long Road of Statistical Learning Research: Past, Present and Future.” </w:t>
      </w:r>
      <w:r w:rsidR="00FE7CBA" w:rsidRPr="00FE7CBA">
        <w:rPr>
          <w:rFonts w:ascii="Arial" w:hAnsi="Arial" w:cs="Arial"/>
          <w:i/>
          <w:iCs/>
          <w:noProof/>
          <w:szCs w:val="24"/>
        </w:rPr>
        <w:t>Philosophical Transactions of the Royal Society of London. Series B, Biological Sciences</w:t>
      </w:r>
      <w:r w:rsidR="00FE7CBA" w:rsidRPr="00FE7CBA">
        <w:rPr>
          <w:rFonts w:ascii="Arial" w:hAnsi="Arial" w:cs="Arial"/>
          <w:noProof/>
          <w:szCs w:val="24"/>
        </w:rPr>
        <w:t xml:space="preserve"> 372 (1711): 20160047. https://doi.org/10.1098/rstb.2016.0047.</w:t>
      </w:r>
    </w:p>
    <w:p w14:paraId="3505A429"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Batterink, Laura J. 2017. “Rapid Statistical Learning Supporting Word Extraction From Continuous Speech.” </w:t>
      </w:r>
      <w:r w:rsidRPr="00FE7CBA">
        <w:rPr>
          <w:rFonts w:ascii="Arial" w:hAnsi="Arial" w:cs="Arial"/>
          <w:i/>
          <w:iCs/>
          <w:noProof/>
          <w:szCs w:val="24"/>
        </w:rPr>
        <w:t>Psychological Science</w:t>
      </w:r>
      <w:r w:rsidRPr="00FE7CBA">
        <w:rPr>
          <w:rFonts w:ascii="Arial" w:hAnsi="Arial" w:cs="Arial"/>
          <w:noProof/>
          <w:szCs w:val="24"/>
        </w:rPr>
        <w:t>, 1–8. https://doi.org/10.1177/0956797617698226.</w:t>
      </w:r>
    </w:p>
    <w:p w14:paraId="347788FE"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Batterink, Laura J., and Ken A. Paller. 2017. “Online Neural Monitoring of Statistical Learning.” </w:t>
      </w:r>
      <w:r w:rsidRPr="00FE7CBA">
        <w:rPr>
          <w:rFonts w:ascii="Arial" w:hAnsi="Arial" w:cs="Arial"/>
          <w:i/>
          <w:iCs/>
          <w:noProof/>
          <w:szCs w:val="24"/>
        </w:rPr>
        <w:t>Cortex</w:t>
      </w:r>
      <w:r w:rsidRPr="00FE7CBA">
        <w:rPr>
          <w:rFonts w:ascii="Arial" w:hAnsi="Arial" w:cs="Arial"/>
          <w:noProof/>
          <w:szCs w:val="24"/>
        </w:rPr>
        <w:t xml:space="preserve"> 90 (May): 31–45. https://doi.org/10.1016/J.CORTEX.2017.02.004.</w:t>
      </w:r>
    </w:p>
    <w:p w14:paraId="68CF58C7"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Batterink, Laura J., Paul J. Reber, Helen J. Neville, and Ken A. Paller. 2015. “Implicit and Explicit Contributions to Statistical Learning.” </w:t>
      </w:r>
      <w:r w:rsidRPr="00FE7CBA">
        <w:rPr>
          <w:rFonts w:ascii="Arial" w:hAnsi="Arial" w:cs="Arial"/>
          <w:i/>
          <w:iCs/>
          <w:noProof/>
          <w:szCs w:val="24"/>
        </w:rPr>
        <w:t>Journal of Memory and Language</w:t>
      </w:r>
      <w:r w:rsidRPr="00FE7CBA">
        <w:rPr>
          <w:rFonts w:ascii="Arial" w:hAnsi="Arial" w:cs="Arial"/>
          <w:noProof/>
          <w:szCs w:val="24"/>
        </w:rPr>
        <w:t xml:space="preserve"> 83: 62–78. https://doi.org/10.1016/j.jml.2015.04.004.</w:t>
      </w:r>
    </w:p>
    <w:p w14:paraId="758DC8B2"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Batterink, Laura J., Paul J. Reber, and Ken A. Paller. 2015. “Functional Differences between </w:t>
      </w:r>
      <w:r w:rsidRPr="00FE7CBA">
        <w:rPr>
          <w:rFonts w:ascii="Arial" w:hAnsi="Arial" w:cs="Arial"/>
          <w:noProof/>
          <w:szCs w:val="24"/>
        </w:rPr>
        <w:lastRenderedPageBreak/>
        <w:t xml:space="preserve">Statistical Learning with and without Explicit Training.” </w:t>
      </w:r>
      <w:r w:rsidRPr="00FE7CBA">
        <w:rPr>
          <w:rFonts w:ascii="Arial" w:hAnsi="Arial" w:cs="Arial"/>
          <w:i/>
          <w:iCs/>
          <w:noProof/>
          <w:szCs w:val="24"/>
        </w:rPr>
        <w:t>Learning and Memory</w:t>
      </w:r>
      <w:r w:rsidRPr="00FE7CBA">
        <w:rPr>
          <w:rFonts w:ascii="Arial" w:hAnsi="Arial" w:cs="Arial"/>
          <w:noProof/>
          <w:szCs w:val="24"/>
        </w:rPr>
        <w:t xml:space="preserve"> 22: 544–55. https://doi.org/10.1101/lm.037986.114.</w:t>
      </w:r>
    </w:p>
    <w:p w14:paraId="5B593EE9"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Frost, Ram, Blair C. Armstrong, Noam Siegelman, and Morten H. Christiansen. 2015. “Domain Generality versus Modality Specificity: The Paradox of Statistical Learning.” </w:t>
      </w:r>
      <w:r w:rsidRPr="00FE7CBA">
        <w:rPr>
          <w:rFonts w:ascii="Arial" w:hAnsi="Arial" w:cs="Arial"/>
          <w:i/>
          <w:iCs/>
          <w:noProof/>
          <w:szCs w:val="24"/>
        </w:rPr>
        <w:t>Trends in Cognitive Sciences</w:t>
      </w:r>
      <w:r w:rsidRPr="00FE7CBA">
        <w:rPr>
          <w:rFonts w:ascii="Arial" w:hAnsi="Arial" w:cs="Arial"/>
          <w:noProof/>
          <w:szCs w:val="24"/>
        </w:rPr>
        <w:t xml:space="preserve"> 19 (3): 117–25. https://doi.org/10.1016/J.TICS.2014.12.010.</w:t>
      </w:r>
    </w:p>
    <w:p w14:paraId="09CF605E"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Greenland, Sander, Stephen J Senn, Kenneth J Rothman, John B Carlin, Charles Poole, Steven N Goodman, and Douglas G Altman. 2016. “Statistical Tests, P Values, Confidence Intervals, and Power: A Guide to Misinterpretations.” </w:t>
      </w:r>
      <w:r w:rsidRPr="00FE7CBA">
        <w:rPr>
          <w:rFonts w:ascii="Arial" w:hAnsi="Arial" w:cs="Arial"/>
          <w:i/>
          <w:iCs/>
          <w:noProof/>
          <w:szCs w:val="24"/>
        </w:rPr>
        <w:t>European Journal of Epidemiology</w:t>
      </w:r>
      <w:r w:rsidRPr="00FE7CBA">
        <w:rPr>
          <w:rFonts w:ascii="Arial" w:hAnsi="Arial" w:cs="Arial"/>
          <w:noProof/>
          <w:szCs w:val="24"/>
        </w:rPr>
        <w:t xml:space="preserve"> 31 (4): 337–50. https://doi.org/10.1007/s10654-016-0149-3.</w:t>
      </w:r>
    </w:p>
    <w:p w14:paraId="73B0A2F4"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Pelucchi, Bruna, Jessica F. Hay, and Jenny R. Saffran. 2009. “Learning in Reverse: Eight-Month-Old Infants Track Backward Transitional Probabilities.” </w:t>
      </w:r>
      <w:r w:rsidRPr="00FE7CBA">
        <w:rPr>
          <w:rFonts w:ascii="Arial" w:hAnsi="Arial" w:cs="Arial"/>
          <w:i/>
          <w:iCs/>
          <w:noProof/>
          <w:szCs w:val="24"/>
        </w:rPr>
        <w:t>Cognition</w:t>
      </w:r>
      <w:r w:rsidRPr="00FE7CBA">
        <w:rPr>
          <w:rFonts w:ascii="Arial" w:hAnsi="Arial" w:cs="Arial"/>
          <w:noProof/>
          <w:szCs w:val="24"/>
        </w:rPr>
        <w:t xml:space="preserve"> 113 (2): 244–47. https://doi.org/10.1016/J.COGNITION.2009.07.011.</w:t>
      </w:r>
    </w:p>
    <w:p w14:paraId="5A685C4E"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Richard N. Aslin, Jenny R. Saffran, and Elissa L. Newport. 1998. “Computation of Conditional Probabilities by Infants.” </w:t>
      </w:r>
      <w:r w:rsidRPr="00FE7CBA">
        <w:rPr>
          <w:rFonts w:ascii="Arial" w:hAnsi="Arial" w:cs="Arial"/>
          <w:i/>
          <w:iCs/>
          <w:noProof/>
          <w:szCs w:val="24"/>
        </w:rPr>
        <w:t>Psychological Science</w:t>
      </w:r>
      <w:r w:rsidRPr="00FE7CBA">
        <w:rPr>
          <w:rFonts w:ascii="Arial" w:hAnsi="Arial" w:cs="Arial"/>
          <w:noProof/>
          <w:szCs w:val="24"/>
        </w:rPr>
        <w:t xml:space="preserve"> 9 (4): 321–24. https://journals.sagepub.com/doi/pdf/10.1111/1467-9280.00063.</w:t>
      </w:r>
    </w:p>
    <w:p w14:paraId="70AA0B4D"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Saffran, Jenny R., Richard N. Aslin, and Elissa L. Newport. 1996. “Statistical Learning by 8-Month-Old Infants.” </w:t>
      </w:r>
      <w:r w:rsidRPr="00FE7CBA">
        <w:rPr>
          <w:rFonts w:ascii="Arial" w:hAnsi="Arial" w:cs="Arial"/>
          <w:i/>
          <w:iCs/>
          <w:noProof/>
          <w:szCs w:val="24"/>
        </w:rPr>
        <w:t>Science</w:t>
      </w:r>
      <w:r w:rsidRPr="00FE7CBA">
        <w:rPr>
          <w:rFonts w:ascii="Arial" w:hAnsi="Arial" w:cs="Arial"/>
          <w:noProof/>
          <w:szCs w:val="24"/>
        </w:rPr>
        <w:t xml:space="preserve"> 274 (December): 1926–28. https://doi.org/10.1126/science.918660.</w:t>
      </w:r>
    </w:p>
    <w:p w14:paraId="4680898D"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Schapiro, Anna C, Timothy T Rogers, Natalia I Cordova, Nicholas B Turk-Browne, and Matthew M Botvinick. 2013. “Neural Representations of Events Arise from Temporal Community Structure.” </w:t>
      </w:r>
      <w:r w:rsidRPr="00FE7CBA">
        <w:rPr>
          <w:rFonts w:ascii="Arial" w:hAnsi="Arial" w:cs="Arial"/>
          <w:i/>
          <w:iCs/>
          <w:noProof/>
          <w:szCs w:val="24"/>
        </w:rPr>
        <w:t>Nature Neuroscience</w:t>
      </w:r>
      <w:r w:rsidRPr="00FE7CBA">
        <w:rPr>
          <w:rFonts w:ascii="Arial" w:hAnsi="Arial" w:cs="Arial"/>
          <w:noProof/>
          <w:szCs w:val="24"/>
        </w:rPr>
        <w:t xml:space="preserve"> 16 (4): 486–92. https://doi.org/10.1038/nn.3331.</w:t>
      </w:r>
    </w:p>
    <w:p w14:paraId="4C29B45F"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Siegelman, Noam, Louisa Bogaerts, and Ram Frost. 2017. “Measuring Individual Differences in Statistical Learning: Current Pitfalls and Possible Solutions.” </w:t>
      </w:r>
      <w:r w:rsidRPr="00FE7CBA">
        <w:rPr>
          <w:rFonts w:ascii="Arial" w:hAnsi="Arial" w:cs="Arial"/>
          <w:i/>
          <w:iCs/>
          <w:noProof/>
          <w:szCs w:val="24"/>
        </w:rPr>
        <w:t>Behavior Research Methods</w:t>
      </w:r>
      <w:r w:rsidRPr="00FE7CBA">
        <w:rPr>
          <w:rFonts w:ascii="Arial" w:hAnsi="Arial" w:cs="Arial"/>
          <w:noProof/>
          <w:szCs w:val="24"/>
        </w:rPr>
        <w:t xml:space="preserve"> 49 (2): 418–32. https://doi.org/10.3758/s13428-016-0719-z.</w:t>
      </w:r>
    </w:p>
    <w:p w14:paraId="76F98BA8"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FE7CBA">
        <w:rPr>
          <w:rFonts w:ascii="Arial" w:hAnsi="Arial" w:cs="Arial"/>
          <w:i/>
          <w:iCs/>
          <w:noProof/>
          <w:szCs w:val="24"/>
        </w:rPr>
        <w:t>Cognitive Science</w:t>
      </w:r>
      <w:r w:rsidRPr="00FE7CBA">
        <w:rPr>
          <w:rFonts w:ascii="Arial" w:hAnsi="Arial" w:cs="Arial"/>
          <w:noProof/>
          <w:szCs w:val="24"/>
        </w:rPr>
        <w:t xml:space="preserve"> 42 (June): 692–727. https://doi.org/10.1111/cogs.12556.</w:t>
      </w:r>
    </w:p>
    <w:p w14:paraId="5E6FA27E"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Siegelman, Noam, and Ram Frost. 2015. “Statistical Learning as an Individual Ability: Theoretical Perspectives and Empirical Evidence.” </w:t>
      </w:r>
      <w:r w:rsidRPr="00FE7CBA">
        <w:rPr>
          <w:rFonts w:ascii="Arial" w:hAnsi="Arial" w:cs="Arial"/>
          <w:i/>
          <w:iCs/>
          <w:noProof/>
          <w:szCs w:val="24"/>
        </w:rPr>
        <w:t>Journal of Memory and Language</w:t>
      </w:r>
      <w:r w:rsidRPr="00FE7CBA">
        <w:rPr>
          <w:rFonts w:ascii="Arial" w:hAnsi="Arial" w:cs="Arial"/>
          <w:noProof/>
          <w:szCs w:val="24"/>
        </w:rPr>
        <w:t xml:space="preserve"> 81 (May): 105–20. https://doi.org/10.1016/J.JML.2015.02.001.</w:t>
      </w:r>
    </w:p>
    <w:p w14:paraId="7BB99C5A"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Turk-Browne, Nicholas B., Justin A. Jungé, and Brian J. Scholl. 2005. “The Automaticity of Visual Statistical Learning.” </w:t>
      </w:r>
      <w:r w:rsidRPr="00FE7CBA">
        <w:rPr>
          <w:rFonts w:ascii="Arial" w:hAnsi="Arial" w:cs="Arial"/>
          <w:i/>
          <w:iCs/>
          <w:noProof/>
          <w:szCs w:val="24"/>
        </w:rPr>
        <w:t>Journal of Experimental Psychology: General</w:t>
      </w:r>
      <w:r w:rsidRPr="00FE7CBA">
        <w:rPr>
          <w:rFonts w:ascii="Arial" w:hAnsi="Arial" w:cs="Arial"/>
          <w:noProof/>
          <w:szCs w:val="24"/>
        </w:rPr>
        <w:t xml:space="preserve"> 134 (4): 552–64. https://doi.org/10.1037/0096-3445.134.4.552.</w:t>
      </w:r>
    </w:p>
    <w:p w14:paraId="1AB02E12"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szCs w:val="24"/>
        </w:rPr>
      </w:pPr>
      <w:r w:rsidRPr="00FE7CBA">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FE7CBA">
        <w:rPr>
          <w:rFonts w:ascii="Arial" w:hAnsi="Arial" w:cs="Arial"/>
          <w:i/>
          <w:iCs/>
          <w:noProof/>
          <w:szCs w:val="24"/>
        </w:rPr>
        <w:t>Journal of Cognitive Neuroscience</w:t>
      </w:r>
      <w:r w:rsidRPr="00FE7CBA">
        <w:rPr>
          <w:rFonts w:ascii="Arial" w:hAnsi="Arial" w:cs="Arial"/>
          <w:noProof/>
          <w:szCs w:val="24"/>
        </w:rPr>
        <w:t xml:space="preserve"> 21 (10): 1934–45. www.omniglot.com.</w:t>
      </w:r>
    </w:p>
    <w:p w14:paraId="73E4284D" w14:textId="77777777" w:rsidR="00FE7CBA" w:rsidRPr="00FE7CBA" w:rsidRDefault="00FE7CBA" w:rsidP="00FE7CBA">
      <w:pPr>
        <w:widowControl w:val="0"/>
        <w:autoSpaceDE w:val="0"/>
        <w:autoSpaceDN w:val="0"/>
        <w:adjustRightInd w:val="0"/>
        <w:spacing w:line="240" w:lineRule="auto"/>
        <w:ind w:left="480" w:hanging="480"/>
        <w:rPr>
          <w:rFonts w:ascii="Arial" w:hAnsi="Arial" w:cs="Arial"/>
          <w:noProof/>
        </w:rPr>
      </w:pPr>
      <w:r w:rsidRPr="00FE7CBA">
        <w:rPr>
          <w:rFonts w:ascii="Arial" w:hAnsi="Arial" w:cs="Arial"/>
          <w:noProof/>
          <w:szCs w:val="24"/>
        </w:rPr>
        <w:t xml:space="preserve">Zacks, Jeffrey M, and Khena M Swallow. 2007. “Event Segmentation.” </w:t>
      </w:r>
      <w:r w:rsidRPr="00FE7CBA">
        <w:rPr>
          <w:rFonts w:ascii="Arial" w:hAnsi="Arial" w:cs="Arial"/>
          <w:i/>
          <w:iCs/>
          <w:noProof/>
          <w:szCs w:val="24"/>
        </w:rPr>
        <w:t>Current Directions in Psychological Science</w:t>
      </w:r>
      <w:r w:rsidRPr="00FE7CBA">
        <w:rPr>
          <w:rFonts w:ascii="Arial" w:hAnsi="Arial" w:cs="Arial"/>
          <w:noProof/>
          <w:szCs w:val="24"/>
        </w:rPr>
        <w:t>, 80–84. https://journals.sagepub.com/doi/pdf/10.1111/j.1467-8721.2007.00480.x.</w:t>
      </w:r>
    </w:p>
    <w:p w14:paraId="7036EE26" w14:textId="77777777" w:rsidR="001569AC" w:rsidRPr="00DD26DA" w:rsidRDefault="001569AC" w:rsidP="001569AC">
      <w:pPr>
        <w:rPr>
          <w:rFonts w:ascii="Arial" w:hAnsi="Arial" w:cs="Arial"/>
        </w:rPr>
      </w:pPr>
      <w:r w:rsidRPr="00DD26DA">
        <w:rPr>
          <w:rFonts w:ascii="Arial" w:hAnsi="Arial" w:cs="Arial"/>
        </w:rPr>
        <w:fldChar w:fldCharType="end"/>
      </w:r>
    </w:p>
    <w:p w14:paraId="065B0C4A" w14:textId="77777777" w:rsidR="00375C7F" w:rsidRPr="00DD26DA" w:rsidRDefault="00375C7F" w:rsidP="00375C7F">
      <w:pPr>
        <w:rPr>
          <w:rFonts w:ascii="Arial" w:hAnsi="Arial" w:cs="Arial"/>
        </w:rPr>
      </w:pPr>
    </w:p>
    <w:p w14:paraId="6DF31652" w14:textId="77777777" w:rsidR="00375C7F" w:rsidRPr="00DD26DA" w:rsidRDefault="00375C7F" w:rsidP="00375C7F">
      <w:pPr>
        <w:pStyle w:val="Heading1"/>
        <w:rPr>
          <w:rFonts w:ascii="Arial" w:hAnsi="Arial" w:cs="Arial"/>
          <w:b/>
          <w:color w:val="auto"/>
        </w:rPr>
      </w:pPr>
      <w:bookmarkStart w:id="14" w:name="_Toc46406406"/>
      <w:r w:rsidRPr="00DD26DA">
        <w:rPr>
          <w:rFonts w:ascii="Arial" w:hAnsi="Arial" w:cs="Arial"/>
          <w:b/>
          <w:color w:val="auto"/>
        </w:rPr>
        <w:lastRenderedPageBreak/>
        <w:t xml:space="preserve">Supplementary </w:t>
      </w:r>
      <w:r w:rsidR="00892408" w:rsidRPr="00DD26DA">
        <w:rPr>
          <w:rFonts w:ascii="Arial" w:hAnsi="Arial" w:cs="Arial"/>
          <w:b/>
          <w:color w:val="auto"/>
        </w:rPr>
        <w:t>Materials</w:t>
      </w:r>
      <w:bookmarkEnd w:id="14"/>
    </w:p>
    <w:p w14:paraId="21AC44C6" w14:textId="77777777" w:rsidR="001569AC" w:rsidRPr="00DD26DA" w:rsidRDefault="001569AC" w:rsidP="001569AC">
      <w:pPr>
        <w:pStyle w:val="Heading2"/>
        <w:rPr>
          <w:rFonts w:ascii="Arial" w:hAnsi="Arial" w:cs="Arial"/>
          <w:b/>
          <w:color w:val="auto"/>
        </w:rPr>
      </w:pPr>
      <w:bookmarkStart w:id="15" w:name="_Toc46406407"/>
      <w:r w:rsidRPr="00DD26DA">
        <w:rPr>
          <w:rFonts w:ascii="Arial" w:hAnsi="Arial" w:cs="Arial"/>
          <w:b/>
          <w:color w:val="auto"/>
        </w:rPr>
        <w:t>Stimuli</w:t>
      </w:r>
      <w:bookmarkEnd w:id="15"/>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16" w:name="_Toc46406408"/>
      <w:r w:rsidRPr="00DD26DA">
        <w:rPr>
          <w:rFonts w:ascii="Arial" w:hAnsi="Arial" w:cs="Arial"/>
          <w:b/>
          <w:color w:val="auto"/>
        </w:rPr>
        <w:t>Supplementary Figures, Tables</w:t>
      </w:r>
      <w:bookmarkEnd w:id="16"/>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304A4BCF" w14:textId="77777777" w:rsidR="00E47FA0" w:rsidRPr="00DD26DA" w:rsidRDefault="00E47FA0" w:rsidP="00E47FA0">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sd = 0.45). The hit rate was also modulated by ordinal position, with each successive position having a higher mean accuracy (M</w:t>
      </w:r>
      <w:r w:rsidRPr="00DD26DA">
        <w:rPr>
          <w:rFonts w:ascii="Arial" w:hAnsi="Arial" w:cs="Arial"/>
          <w:vertAlign w:val="subscript"/>
        </w:rPr>
        <w:t>Pos 1</w:t>
      </w:r>
      <w:r w:rsidRPr="00DD26DA">
        <w:rPr>
          <w:rFonts w:ascii="Arial" w:hAnsi="Arial" w:cs="Arial"/>
        </w:rPr>
        <w:t xml:space="preserve"> = 0.59, sd</w:t>
      </w:r>
      <w:r w:rsidRPr="00DD26DA">
        <w:rPr>
          <w:rFonts w:ascii="Arial" w:hAnsi="Arial" w:cs="Arial"/>
          <w:vertAlign w:val="subscript"/>
        </w:rPr>
        <w:t>Pos 1</w:t>
      </w:r>
      <w:r w:rsidRPr="00DD26DA">
        <w:rPr>
          <w:rFonts w:ascii="Arial" w:hAnsi="Arial" w:cs="Arial"/>
        </w:rPr>
        <w:t xml:space="preserve"> = 0.49; M</w:t>
      </w:r>
      <w:r w:rsidRPr="00DD26DA">
        <w:rPr>
          <w:rFonts w:ascii="Arial" w:hAnsi="Arial" w:cs="Arial"/>
          <w:vertAlign w:val="subscript"/>
        </w:rPr>
        <w:t>Pos 2</w:t>
      </w:r>
      <w:r w:rsidRPr="00DD26DA">
        <w:rPr>
          <w:rFonts w:ascii="Arial" w:hAnsi="Arial" w:cs="Arial"/>
        </w:rPr>
        <w:t xml:space="preserve"> = 0.70, sd</w:t>
      </w:r>
      <w:r w:rsidRPr="00DD26DA">
        <w:rPr>
          <w:rFonts w:ascii="Arial" w:hAnsi="Arial" w:cs="Arial"/>
          <w:vertAlign w:val="subscript"/>
        </w:rPr>
        <w:t>Pos 2</w:t>
      </w:r>
      <w:r w:rsidRPr="00DD26DA">
        <w:rPr>
          <w:rFonts w:ascii="Arial" w:hAnsi="Arial" w:cs="Arial"/>
        </w:rPr>
        <w:t xml:space="preserve"> = 0.46; M</w:t>
      </w:r>
      <w:r w:rsidRPr="00DD26DA">
        <w:rPr>
          <w:rFonts w:ascii="Arial" w:hAnsi="Arial" w:cs="Arial"/>
          <w:vertAlign w:val="subscript"/>
        </w:rPr>
        <w:t>Pos 3</w:t>
      </w:r>
      <w:r w:rsidRPr="00DD26DA">
        <w:rPr>
          <w:rFonts w:ascii="Arial" w:hAnsi="Arial" w:cs="Arial"/>
        </w:rPr>
        <w:t xml:space="preserve"> = 0.82, sd</w:t>
      </w:r>
      <w:r w:rsidRPr="00DD26DA">
        <w:rPr>
          <w:rFonts w:ascii="Arial" w:hAnsi="Arial" w:cs="Arial"/>
          <w:vertAlign w:val="subscript"/>
        </w:rPr>
        <w:t>Pos 3</w:t>
      </w:r>
      <w:r w:rsidRPr="00DD26DA">
        <w:rPr>
          <w:rFonts w:ascii="Arial" w:hAnsi="Arial" w:cs="Arial"/>
        </w:rPr>
        <w:t xml:space="preserve"> = 0.39). (Fig. S2a) When averaging across all syllables in a pseudoword, accuracy varied between the four words. (Fig. S2b) This effect appears to be driven by differences in recognizability of individual syllables; certain CV syllable pairs may have been easier to detect than others, due to minor variations in stimuli acoustics. (Fig. S2c)</w:t>
      </w:r>
    </w:p>
    <w:p w14:paraId="2D4B22C3" w14:textId="77777777"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5FB725">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7777777" w:rsidR="00E47FA0" w:rsidRPr="00DD26DA" w:rsidRDefault="00E47FA0"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2CBE4B50">
            <wp:simplePos x="0" y="0"/>
            <wp:positionH relativeFrom="column">
              <wp:posOffset>1155424</wp:posOffset>
            </wp:positionH>
            <wp:positionV relativeFrom="paragraph">
              <wp:posOffset>2488433</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C693D7" w14:textId="77777777" w:rsidR="00771E2F" w:rsidRPr="00DD26DA" w:rsidRDefault="00771E2F" w:rsidP="00892408">
      <w:pPr>
        <w:rPr>
          <w:rFonts w:ascii="Arial" w:hAnsi="Arial" w:cs="Arial"/>
          <w:b/>
        </w:rPr>
      </w:pPr>
    </w:p>
    <w:p w14:paraId="72225E91" w14:textId="77777777" w:rsidR="00771E2F" w:rsidRPr="00DD26DA" w:rsidRDefault="00771E2F" w:rsidP="00892408">
      <w:pPr>
        <w:rPr>
          <w:rFonts w:ascii="Arial" w:hAnsi="Arial" w:cs="Arial"/>
          <w:b/>
        </w:rPr>
      </w:pPr>
    </w:p>
    <w:p w14:paraId="2B92DB1C" w14:textId="77777777" w:rsidR="00E47FA0" w:rsidRPr="00DD26DA" w:rsidRDefault="00E47FA0" w:rsidP="00892408">
      <w:pPr>
        <w:rPr>
          <w:rFonts w:ascii="Arial" w:hAnsi="Arial" w:cs="Arial"/>
          <w:b/>
        </w:rPr>
      </w:pPr>
    </w:p>
    <w:p w14:paraId="3BEC9385" w14:textId="420B4AF8" w:rsidR="00E47FA0" w:rsidRPr="00DD26DA" w:rsidRDefault="00E47FA0" w:rsidP="00892408">
      <w:pPr>
        <w:rPr>
          <w:rFonts w:ascii="Arial" w:hAnsi="Arial" w:cs="Arial"/>
          <w:b/>
        </w:rPr>
      </w:pPr>
    </w:p>
    <w:p w14:paraId="7DE420B1" w14:textId="77777777" w:rsidR="00E47FA0" w:rsidRPr="00DD26DA" w:rsidRDefault="00E47FA0" w:rsidP="00892408">
      <w:pPr>
        <w:rPr>
          <w:rFonts w:ascii="Arial" w:hAnsi="Arial" w:cs="Arial"/>
          <w:b/>
        </w:rPr>
      </w:pPr>
    </w:p>
    <w:p w14:paraId="33C71C2A" w14:textId="77777777"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45CA486F" w14:textId="77777777" w:rsidR="00E47FA0" w:rsidRPr="00DD26DA" w:rsidRDefault="00E47FA0" w:rsidP="00E47FA0">
      <w:pPr>
        <w:rPr>
          <w:rFonts w:ascii="Arial" w:hAnsi="Arial" w:cs="Arial"/>
        </w:rPr>
      </w:pPr>
      <w:r w:rsidRPr="00DD26DA">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Pos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 Struc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Akaik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FE7CBA" w:rsidP="00E47FA0">
      <w:pPr>
        <w:jc w:val="center"/>
        <w:rPr>
          <w:rFonts w:ascii="Arial" w:hAnsi="Arial" w:cs="Arial"/>
          <w:b/>
        </w:rPr>
      </w:pPr>
      <w:r>
        <w:rPr>
          <w:rFonts w:ascii="Arial" w:hAnsi="Arial" w:cs="Arial"/>
          <w:b/>
        </w:rPr>
        <w:pict w14:anchorId="1B5C118F">
          <v:shape id="_x0000_i1027" type="#_x0000_t75" style="width:374.4pt;height:267.1pt">
            <v:imagedata r:id="rId30"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77777777" w:rsidR="00D05AC5" w:rsidRDefault="00D05AC5" w:rsidP="00892408">
      <w:pPr>
        <w:rPr>
          <w:rFonts w:ascii="Arial" w:hAnsi="Arial" w:cs="Arial"/>
          <w:b/>
        </w:rPr>
      </w:pPr>
      <w:r>
        <w:rPr>
          <w:rFonts w:ascii="Arial" w:hAnsi="Arial" w:cs="Arial"/>
          <w:b/>
        </w:rPr>
        <w:lastRenderedPageBreak/>
        <w:t xml:space="preserve">Table S2.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Pos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w:t>
            </w:r>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 Struc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Akaik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FE7CBA" w:rsidP="00892408">
      <w:pPr>
        <w:rPr>
          <w:rFonts w:ascii="Arial" w:hAnsi="Arial" w:cs="Arial"/>
          <w:b/>
        </w:rPr>
      </w:pPr>
      <w:r>
        <w:rPr>
          <w:rFonts w:ascii="Arial" w:hAnsi="Arial" w:cs="Arial"/>
          <w:b/>
        </w:rPr>
        <w:pict w14:anchorId="62797EB4">
          <v:shape id="_x0000_i1028" type="#_x0000_t75" style="width:330.5pt;height:220.3pt">
            <v:imagedata r:id="rId32" o:title="exp4figS2"/>
          </v:shape>
        </w:pict>
      </w:r>
    </w:p>
    <w:sectPr w:rsidR="00D05AC5" w:rsidRPr="00DD26DA">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va" w:date="2020-07-23T17:51:00Z" w:initials="AK">
    <w:p w14:paraId="755C34F4" w14:textId="44416B25" w:rsidR="00FE7CBA" w:rsidRDefault="00FE7CBA">
      <w:pPr>
        <w:pStyle w:val="CommentText"/>
      </w:pPr>
      <w:r>
        <w:rPr>
          <w:rStyle w:val="CommentReference"/>
        </w:rPr>
        <w:annotationRef/>
      </w:r>
      <w:r>
        <w:t xml:space="preserve">Redundant with above, adju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5C34F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7BE59" w14:textId="77777777" w:rsidR="00545D6A" w:rsidRDefault="00545D6A" w:rsidP="00375C7F">
      <w:pPr>
        <w:spacing w:after="0" w:line="240" w:lineRule="auto"/>
      </w:pPr>
      <w:r>
        <w:separator/>
      </w:r>
    </w:p>
  </w:endnote>
  <w:endnote w:type="continuationSeparator" w:id="0">
    <w:p w14:paraId="359CEEB7" w14:textId="77777777" w:rsidR="00545D6A" w:rsidRDefault="00545D6A"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12E616E4" w:rsidR="00FE7CBA" w:rsidRPr="00375C7F" w:rsidRDefault="00FE7CBA">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472729">
          <w:rPr>
            <w:rFonts w:ascii="Garamond" w:hAnsi="Garamond"/>
            <w:noProof/>
          </w:rPr>
          <w:t>3</w:t>
        </w:r>
        <w:r w:rsidRPr="00375C7F">
          <w:rPr>
            <w:rFonts w:ascii="Garamond" w:hAnsi="Garamond"/>
            <w:noProof/>
          </w:rPr>
          <w:fldChar w:fldCharType="end"/>
        </w:r>
      </w:p>
    </w:sdtContent>
  </w:sdt>
  <w:p w14:paraId="6AD5E4D9" w14:textId="77777777" w:rsidR="00FE7CBA" w:rsidRDefault="00FE7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EF1541" w14:textId="77777777" w:rsidR="00545D6A" w:rsidRDefault="00545D6A" w:rsidP="00375C7F">
      <w:pPr>
        <w:spacing w:after="0" w:line="240" w:lineRule="auto"/>
      </w:pPr>
      <w:r>
        <w:separator/>
      </w:r>
    </w:p>
  </w:footnote>
  <w:footnote w:type="continuationSeparator" w:id="0">
    <w:p w14:paraId="17DDB34D" w14:textId="77777777" w:rsidR="00545D6A" w:rsidRDefault="00545D6A"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663AB"/>
    <w:rsid w:val="0008726D"/>
    <w:rsid w:val="001147F9"/>
    <w:rsid w:val="0013197D"/>
    <w:rsid w:val="001569AC"/>
    <w:rsid w:val="00182FDC"/>
    <w:rsid w:val="0018389C"/>
    <w:rsid w:val="001935A1"/>
    <w:rsid w:val="001C20C9"/>
    <w:rsid w:val="001D6F57"/>
    <w:rsid w:val="001E09C4"/>
    <w:rsid w:val="001E2E22"/>
    <w:rsid w:val="002025B1"/>
    <w:rsid w:val="0021074D"/>
    <w:rsid w:val="00211A55"/>
    <w:rsid w:val="00227A47"/>
    <w:rsid w:val="002429AA"/>
    <w:rsid w:val="0026298B"/>
    <w:rsid w:val="002D6B70"/>
    <w:rsid w:val="002F4335"/>
    <w:rsid w:val="003628A4"/>
    <w:rsid w:val="00375C7F"/>
    <w:rsid w:val="003D32E9"/>
    <w:rsid w:val="003D7211"/>
    <w:rsid w:val="003F0E39"/>
    <w:rsid w:val="00403961"/>
    <w:rsid w:val="00415E53"/>
    <w:rsid w:val="0043668B"/>
    <w:rsid w:val="00441DAD"/>
    <w:rsid w:val="004568D9"/>
    <w:rsid w:val="00472729"/>
    <w:rsid w:val="004D432A"/>
    <w:rsid w:val="00506AA7"/>
    <w:rsid w:val="00517D43"/>
    <w:rsid w:val="005402C3"/>
    <w:rsid w:val="00541595"/>
    <w:rsid w:val="00545815"/>
    <w:rsid w:val="00545D6A"/>
    <w:rsid w:val="00586B85"/>
    <w:rsid w:val="005A1258"/>
    <w:rsid w:val="005B0957"/>
    <w:rsid w:val="005C0E39"/>
    <w:rsid w:val="00644F6F"/>
    <w:rsid w:val="00670ADF"/>
    <w:rsid w:val="00671793"/>
    <w:rsid w:val="00672B7E"/>
    <w:rsid w:val="00677F97"/>
    <w:rsid w:val="006C2E86"/>
    <w:rsid w:val="006C6E06"/>
    <w:rsid w:val="00707961"/>
    <w:rsid w:val="0075097E"/>
    <w:rsid w:val="00761EA0"/>
    <w:rsid w:val="007636D3"/>
    <w:rsid w:val="00771E2F"/>
    <w:rsid w:val="0077760A"/>
    <w:rsid w:val="007F0C4F"/>
    <w:rsid w:val="007F2275"/>
    <w:rsid w:val="0080281F"/>
    <w:rsid w:val="00802F90"/>
    <w:rsid w:val="00821EAC"/>
    <w:rsid w:val="00876E6D"/>
    <w:rsid w:val="00890FB4"/>
    <w:rsid w:val="00892408"/>
    <w:rsid w:val="008B44D2"/>
    <w:rsid w:val="008E190E"/>
    <w:rsid w:val="008F205F"/>
    <w:rsid w:val="008F6DA7"/>
    <w:rsid w:val="0090596A"/>
    <w:rsid w:val="00907455"/>
    <w:rsid w:val="009441DE"/>
    <w:rsid w:val="00957605"/>
    <w:rsid w:val="00986EA7"/>
    <w:rsid w:val="009E5501"/>
    <w:rsid w:val="00A1059D"/>
    <w:rsid w:val="00A80526"/>
    <w:rsid w:val="00AA6D36"/>
    <w:rsid w:val="00AA7150"/>
    <w:rsid w:val="00AF2584"/>
    <w:rsid w:val="00B1720F"/>
    <w:rsid w:val="00B23D2E"/>
    <w:rsid w:val="00B23DD3"/>
    <w:rsid w:val="00B47073"/>
    <w:rsid w:val="00B70A10"/>
    <w:rsid w:val="00B85EBE"/>
    <w:rsid w:val="00BC3351"/>
    <w:rsid w:val="00BD6268"/>
    <w:rsid w:val="00C07976"/>
    <w:rsid w:val="00C2042C"/>
    <w:rsid w:val="00C52E1C"/>
    <w:rsid w:val="00C64126"/>
    <w:rsid w:val="00C82B03"/>
    <w:rsid w:val="00C97933"/>
    <w:rsid w:val="00CC24F4"/>
    <w:rsid w:val="00CD725D"/>
    <w:rsid w:val="00D00CDC"/>
    <w:rsid w:val="00D05AC5"/>
    <w:rsid w:val="00D16002"/>
    <w:rsid w:val="00D27204"/>
    <w:rsid w:val="00D65C46"/>
    <w:rsid w:val="00D83DD0"/>
    <w:rsid w:val="00D87448"/>
    <w:rsid w:val="00D96D1F"/>
    <w:rsid w:val="00DA5114"/>
    <w:rsid w:val="00DB3EE3"/>
    <w:rsid w:val="00DB4C22"/>
    <w:rsid w:val="00DD26DA"/>
    <w:rsid w:val="00DF3642"/>
    <w:rsid w:val="00E0385A"/>
    <w:rsid w:val="00E37CBC"/>
    <w:rsid w:val="00E41CE8"/>
    <w:rsid w:val="00E47FA0"/>
    <w:rsid w:val="00E55084"/>
    <w:rsid w:val="00E94887"/>
    <w:rsid w:val="00EA639F"/>
    <w:rsid w:val="00EB43C9"/>
    <w:rsid w:val="00EE669D"/>
    <w:rsid w:val="00F52031"/>
    <w:rsid w:val="00F678A1"/>
    <w:rsid w:val="00F705E0"/>
    <w:rsid w:val="00F83E62"/>
    <w:rsid w:val="00F916AA"/>
    <w:rsid w:val="00F97342"/>
    <w:rsid w:val="00FA2FD4"/>
    <w:rsid w:val="00FD083F"/>
    <w:rsid w:val="00FD7935"/>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EBF1E-D774-4792-8655-B3C82CAE6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6</TotalTime>
  <Pages>19</Pages>
  <Words>10379</Words>
  <Characters>59166</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69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51</cp:revision>
  <dcterms:created xsi:type="dcterms:W3CDTF">2020-06-15T08:39:00Z</dcterms:created>
  <dcterms:modified xsi:type="dcterms:W3CDTF">2020-08-0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